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5262E011"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8A2DC1">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698CD596"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w:t>
        </w:r>
      </w:ins>
      <w:ins w:id="103" w:author="Microsoft Office User" w:date="2017-07-27T12:42:00Z">
        <w:r w:rsidR="001B47E2">
          <w:t>,</w:t>
        </w:r>
      </w:ins>
      <w:ins w:id="104" w:author="Microsoft Office User" w:date="2017-07-13T10:05:00Z">
        <w:r w:rsidR="00C722ED">
          <w:t xml:space="preserve"> indeed, this is what we found.</w:t>
        </w:r>
      </w:ins>
      <w:ins w:id="105" w:author="Microsoft Office User" w:date="2017-07-13T10:06:00Z">
        <w:r w:rsidR="00C35ED8">
          <w:t xml:space="preserve"> </w:t>
        </w:r>
      </w:ins>
      <w:ins w:id="106" w:author="Microsoft Office User" w:date="2017-07-13T10:01:00Z">
        <w:r>
          <w:t>In addition to assessing the result</w:t>
        </w:r>
      </w:ins>
      <w:ins w:id="107" w:author="Microsoft Office User" w:date="2017-07-13T10:06:00Z">
        <w:r w:rsidR="00C35ED8">
          <w:t>s of the combination of these conditions, we also wanted to investigate the underlying mechanisms</w:t>
        </w:r>
        <w:r w:rsidR="00C722ED">
          <w:t xml:space="preserve"> leading to the</w:t>
        </w:r>
      </w:ins>
      <w:ins w:id="108" w:author="Microsoft Office User" w:date="2017-07-13T11:24:00Z">
        <w:r w:rsidR="00C722ED">
          <w:t xml:space="preserve"> enhanced severity of insulin resistance and </w:t>
        </w:r>
        <w:r w:rsidR="00152294">
          <w:t>hepatic lipid accumula</w:t>
        </w:r>
        <w:r w:rsidR="00C722ED">
          <w:t>tion</w:t>
        </w:r>
      </w:ins>
      <w:ins w:id="109" w:author="Microsoft Office User" w:date="2017-07-13T10:06:00Z">
        <w:r w:rsidR="00C35ED8">
          <w:t>.</w:t>
        </w:r>
      </w:ins>
      <w:ins w:id="110" w:author="Microsoft Office User" w:date="2017-07-13T10:01:00Z">
        <w:r>
          <w:t xml:space="preserve"> </w:t>
        </w:r>
      </w:ins>
    </w:p>
    <w:p w14:paraId="449F1257" w14:textId="77777777" w:rsidR="00A82500" w:rsidRDefault="00A82500" w:rsidP="0048623D">
      <w:pPr>
        <w:rPr>
          <w:ins w:id="111" w:author="Microsoft Office User" w:date="2017-07-13T09:52:00Z"/>
        </w:rPr>
      </w:pPr>
    </w:p>
    <w:p w14:paraId="32E29336" w14:textId="18BB3D79" w:rsidR="00026A0B" w:rsidRDefault="0093161D" w:rsidP="0048623D">
      <w:pPr>
        <w:rPr>
          <w:ins w:id="112" w:author="Microsoft Office User" w:date="2017-07-12T17:36:00Z"/>
        </w:rPr>
      </w:pPr>
      <w:ins w:id="113" w:author="Microsoft Office User" w:date="2017-07-12T15:30:00Z">
        <w:r>
          <w:t xml:space="preserve">Though </w:t>
        </w:r>
        <w:r w:rsidR="00900B8C">
          <w:t xml:space="preserve">there has </w:t>
        </w:r>
        <w:r>
          <w:t xml:space="preserve">been much speculation </w:t>
        </w:r>
      </w:ins>
      <w:ins w:id="114" w:author="Microsoft Office User" w:date="2017-07-12T15:33:00Z">
        <w:r w:rsidR="00C66C31">
          <w:t xml:space="preserve">as to what exactly is leading </w:t>
        </w:r>
      </w:ins>
      <w:ins w:id="115" w:author="Microsoft Office User" w:date="2017-07-12T15:34:00Z">
        <w:r w:rsidR="00C66C31">
          <w:t>to</w:t>
        </w:r>
      </w:ins>
      <w:ins w:id="116" w:author="Microsoft Office User" w:date="2017-07-13T10:14:00Z">
        <w:r w:rsidR="00A85F60">
          <w:t xml:space="preserve"> these</w:t>
        </w:r>
      </w:ins>
      <w:ins w:id="117" w:author="Microsoft Office User" w:date="2017-07-12T15:30:00Z">
        <w:r>
          <w:t xml:space="preserve"> co-morbidities</w:t>
        </w:r>
      </w:ins>
      <w:ins w:id="118" w:author="Microsoft Office User" w:date="2017-07-21T15:01:00Z">
        <w:r w:rsidR="000C6E46">
          <w:t xml:space="preserve"> seen with</w:t>
        </w:r>
        <w:r w:rsidR="00D6661E">
          <w:t xml:space="preserve"> obesity and </w:t>
        </w:r>
        <w:proofErr w:type="spellStart"/>
        <w:r w:rsidR="00D6661E">
          <w:t>hypercortisolemia</w:t>
        </w:r>
      </w:ins>
      <w:proofErr w:type="spellEnd"/>
      <w:ins w:id="119" w:author="Microsoft Office User" w:date="2017-07-12T15:32:00Z">
        <w:r>
          <w:t xml:space="preserve">, </w:t>
        </w:r>
      </w:ins>
      <w:ins w:id="120" w:author="Microsoft Office User" w:date="2017-07-12T15:34:00Z">
        <w:r w:rsidR="00C66C31">
          <w:t>there has yet to be a clear answer. Increased adiposity</w:t>
        </w:r>
      </w:ins>
      <w:ins w:id="121" w:author="Microsoft Office User" w:date="2017-07-12T15:35:00Z">
        <w:r w:rsidR="00C66C31">
          <w:t xml:space="preserve"> </w:t>
        </w:r>
      </w:ins>
      <w:ins w:id="122" w:author="Microsoft Office User" w:date="2017-07-12T17:50:00Z">
        <w:r w:rsidR="008607FC">
          <w:t>leading to</w:t>
        </w:r>
      </w:ins>
      <w:ins w:id="123" w:author="Microsoft Office User" w:date="2017-07-12T15:35:00Z">
        <w:r w:rsidR="00C66C31">
          <w:t xml:space="preserve"> the obese state</w:t>
        </w:r>
      </w:ins>
      <w:ins w:id="124" w:author="Microsoft Office User" w:date="2017-07-12T15:34:00Z">
        <w:r w:rsidR="00C66C31">
          <w:t xml:space="preserve"> has been proposed</w:t>
        </w:r>
      </w:ins>
      <w:ins w:id="125" w:author="Microsoft Office User" w:date="2017-07-12T15:39:00Z">
        <w:r w:rsidR="003E5CBE">
          <w:t xml:space="preserve"> as the likely culprit</w:t>
        </w:r>
      </w:ins>
      <w:ins w:id="126" w:author="Microsoft Office User" w:date="2017-07-13T09:43:00Z">
        <w:r w:rsidR="009714AF">
          <w:t xml:space="preserve"> for insulin resistance</w:t>
        </w:r>
      </w:ins>
      <w:ins w:id="127" w:author="Microsoft Office User" w:date="2017-07-12T15:36:00Z">
        <w:r w:rsidR="00C66C31">
          <w:t xml:space="preserve"> and </w:t>
        </w:r>
        <w:r w:rsidR="009714AF">
          <w:t>often correlates well with this ou</w:t>
        </w:r>
      </w:ins>
      <w:ins w:id="128" w:author="Microsoft Office User" w:date="2017-07-13T09:45:00Z">
        <w:r w:rsidR="009714AF">
          <w:t>t</w:t>
        </w:r>
      </w:ins>
      <w:ins w:id="129" w:author="Microsoft Office User" w:date="2017-07-12T15:36:00Z">
        <w:r w:rsidR="009714AF">
          <w:t>come</w:t>
        </w:r>
      </w:ins>
      <w:ins w:id="130" w:author="Microsoft Office User" w:date="2017-07-21T11:31:00Z">
        <w:r w:rsidR="00B90F75">
          <w:t xml:space="preserve"> </w:t>
        </w:r>
      </w:ins>
      <w:ins w:id="131"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2" w:author="Microsoft Office User" w:date="2017-07-20T18:34:00Z">
        <w:r w:rsidR="00F93630">
          <w:fldChar w:fldCharType="end"/>
        </w:r>
      </w:ins>
      <w:ins w:id="133" w:author="Microsoft Office User" w:date="2017-07-12T15:36:00Z">
        <w:r w:rsidR="003C1125">
          <w:t>.</w:t>
        </w:r>
      </w:ins>
      <w:ins w:id="134" w:author="Microsoft Office User" w:date="2017-07-21T15:04:00Z">
        <w:r w:rsidR="003C1125">
          <w:t xml:space="preserve"> </w:t>
        </w:r>
      </w:ins>
      <w:ins w:id="135" w:author="Microsoft Office User" w:date="2017-07-21T15:05:00Z">
        <w:r w:rsidR="003C1125">
          <w:t>On the other hand</w:t>
        </w:r>
      </w:ins>
      <w:ins w:id="136" w:author="Microsoft Office User" w:date="2017-07-21T15:15:00Z">
        <w:r w:rsidR="00A31A46">
          <w:t>,</w:t>
        </w:r>
      </w:ins>
      <w:ins w:id="137" w:author="Microsoft Office User" w:date="2017-07-12T15:36:00Z">
        <w:r w:rsidR="003C1125">
          <w:t xml:space="preserve"> there is</w:t>
        </w:r>
        <w:r w:rsidR="00C66C31">
          <w:t xml:space="preserve"> evidence</w:t>
        </w:r>
      </w:ins>
      <w:ins w:id="138" w:author="Microsoft Office User" w:date="2017-07-12T15:38:00Z">
        <w:r w:rsidR="000F30D3">
          <w:t xml:space="preserve"> that some obese individuals are protected from insulin resistance</w:t>
        </w:r>
      </w:ins>
      <w:ins w:id="139" w:author="Microsoft Office User" w:date="2017-07-24T11:02:00Z">
        <w:r w:rsidR="00472CEF">
          <w:t xml:space="preserve"> </w:t>
        </w:r>
      </w:ins>
      <w:ins w:id="140" w:author="Microsoft Office User" w:date="2017-07-24T11:03:00Z">
        <w:r w:rsidR="00B8030F">
          <w:fldChar w:fldCharType="begin" w:fldLock="1"/>
        </w:r>
      </w:ins>
      <w:r w:rsidR="00102275">
        <w:instrText>ADDIN CSL_CITATION { "citationItems" : [ { "id" : "ITEM-1", "itemData" : { "DOI" : "10.1152/ajpendo.00586.2009.", "author" : [ { "dropping-particle" : "", "family" : "Kl\u00f6ting", "given" : "Nora", "non-dropping-particle" : "", "parse-names" : false, "suffix" : "" }, { "dropping-particle" : "", "family" : "Fasshauer", "given" : "Mathias", "non-dropping-particle" : "", "parse-names" : false, "suffix" : "" }, { "dropping-particle" : "", "family" : "Dietrich", "given" : "Arne", "non-dropping-particle" : "", "parse-names" : false, "suffix" : "" }, { "dropping-particle" : "", "family" : "Kovacs", "given" : "Peter", "non-dropping-particle" : "", "parse-names" : false, "suffix" : "" }, { "dropping-particle" : "", "family" : "Sch\u00f6n", "given" : "Michael R", "non-dropping-particle" : "", "parse-names" : false, "suffix" : "" }, { "dropping-particle" : "", "family" : "Kern", "given" : "Matthias", "non-dropping-particle" : "", "parse-names" : false, "suffix" : "" }, { "dropping-particle" : "", "family" : "Stumvoll", "given" : "Michael", "non-dropping-particle" : "", "parse-names" : false, "suffix" : "" }, { "dropping-particle" : "", "family" : "Bl\u00fcher", "given" : "Matthias", "non-dropping-particle" : "", "parse-names" : false, "suffix" : "" }, { "dropping-particle" : "", "family" : "Kl\u00f6ting", "given" : "N", "non-dropping-particle" : "", "parse-names" : false, "suffix" : "" }, { "dropping-particle" : "", "family" : "Fasshauer", "given" : "M", "non-dropping-particle" : "", "parse-names" : false, "suffix" : "" }, { "dropping-particle" : "", "family" : "Dietrich", "given" : "A", "non-dropping-particle" : "", "parse-names" : false, "suffix" : "" }, { "dropping-particle" : "", "family" : "Kovacs", "given" : "P", "non-dropping-particle" : "", "parse-names" : false, "suffix" : "" }, { "dropping-particle" : "", "family" : "Stumvoll", "given" : "M", "non-dropping-particle" : "", "parse-names" : false, "suffix" : "" }, { "dropping-particle" : "", "family" : "Insulin-sensitive", "given" : "Bl\u00fcher M", "non-dropping-particle" : "", "parse-names" : false, "suffix" : "" }, { "dropping-particle" : "", "family" : "Physiol", "given" : "Am J", "non-dropping-particle" : "", "parse-names" : false, "suffix" : "" } ], "id" : "ITEM-1", "issued" : { "date-parts" : [ [ "2010" ] ] }, "page" : "506-515", "title" : "Insulin-sensitive obesity", "type" : "article-journal" }, "uris" : [ "http://www.mendeley.com/documents/?uuid=dc9c8e7d-aaf3-425a-b1b9-8876702599a2" ] }, { "id" : "ITEM-2", "itemData" : { "author" : [ { "dropping-particle" : "", "family" : "Ferrannini", "given" : "Ele", "non-dropping-particle" : "", "parse-names" : false, "suffix" : "" }, { "dropping-particle" : "", "family" : "Natali", "given" : "Andrea", "non-dropping-particle" : "", "parse-names" : false, "suffix" : "" }, { "dropping-particle" : "", "family" : "Bell", "given" : "Patrick", "non-dropping-particle" : "", "parse-names" : false, "suffix" : "" }, { "dropping-particle" : "", "family" : "Cavallo-perin", "given" : "Paolo", "non-dropping-particle" : "", "parse-names" : false, "suffix" : "" }, { "dropping-particle" : "", "family" : "Lalic", "given" : "Nebojsa", "non-dropping-particle" : "", "parse-names" : false, "suffix" : "" }, { "dropping-particle" : "", "family" : "Mingrone", "given" : "Gertrude", "non-dropping-particle" : "", "parse-names" : false, "suffix" : "" } ], "id" : "ITEM-2", "issue" : "5", "issued" : { "date-parts" : [ [ "1997" ] ] }, "page" : "1166-1173", "title" : "Insulin Resistance and Hypersecretion in Obesity", "type" : "article-journal", "volume" : "100" }, "uris" : [ "http://www.mendeley.com/documents/?uuid=7ddac4c7-c6c2-4a4e-8c2f-f72819347a18" ] } ], "mendeley" : { "formattedCitation" : "(16,17)", "plainTextFormattedCitation" : "(16,17)", "previouslyFormattedCitation" : "(16,17)" }, "properties" : { "noteIndex" : 0 }, "schema" : "https://github.com/citation-style-language/schema/raw/master/csl-citation.json" }</w:instrText>
      </w:r>
      <w:r w:rsidR="00B8030F">
        <w:fldChar w:fldCharType="separate"/>
      </w:r>
      <w:r w:rsidR="00B8030F" w:rsidRPr="00B8030F">
        <w:rPr>
          <w:noProof/>
        </w:rPr>
        <w:t>(16,17)</w:t>
      </w:r>
      <w:ins w:id="141" w:author="Microsoft Office User" w:date="2017-07-24T11:03:00Z">
        <w:r w:rsidR="00B8030F">
          <w:fldChar w:fldCharType="end"/>
        </w:r>
      </w:ins>
      <w:ins w:id="142" w:author="Microsoft Office User" w:date="2017-07-21T15:10:00Z">
        <w:r w:rsidR="006526D2">
          <w:t>. The</w:t>
        </w:r>
        <w:r w:rsidR="003C1125">
          <w:t xml:space="preserve"> area of fat storage (</w:t>
        </w:r>
        <w:proofErr w:type="spellStart"/>
        <w:r w:rsidR="003C1125">
          <w:t>ie</w:t>
        </w:r>
        <w:proofErr w:type="spellEnd"/>
        <w:r w:rsidR="003C1125">
          <w:t xml:space="preserve">. </w:t>
        </w:r>
        <w:r w:rsidR="00F71785">
          <w:t>s</w:t>
        </w:r>
        <w:r w:rsidR="003C1125">
          <w:t xml:space="preserve">ubcutaneous </w:t>
        </w:r>
      </w:ins>
      <w:ins w:id="143" w:author="Microsoft Office User" w:date="2017-07-21T15:11:00Z">
        <w:r w:rsidR="003C1125">
          <w:t>vs. visceral</w:t>
        </w:r>
      </w:ins>
      <w:ins w:id="144" w:author="Microsoft Office User" w:date="2017-07-21T15:15:00Z">
        <w:r w:rsidR="00A31A46">
          <w:t>)</w:t>
        </w:r>
      </w:ins>
      <w:ins w:id="145" w:author="Microsoft Office User" w:date="2017-07-21T15:11:00Z">
        <w:r w:rsidR="003C1125">
          <w:t xml:space="preserve"> does seem to play a </w:t>
        </w:r>
        <w:commentRangeStart w:id="146"/>
        <w:r w:rsidR="003C1125">
          <w:t>role</w:t>
        </w:r>
        <w:commentRangeEnd w:id="146"/>
        <w:r w:rsidR="003C1125">
          <w:rPr>
            <w:rStyle w:val="CommentReference"/>
          </w:rPr>
          <w:commentReference w:id="146"/>
        </w:r>
      </w:ins>
      <w:ins w:id="147" w:author="Microsoft Office User" w:date="2017-07-23T15:26:00Z">
        <w:r w:rsidR="005B27C0">
          <w:t xml:space="preserve"> </w:t>
        </w:r>
      </w:ins>
      <w:ins w:id="148" w:author="Microsoft Office User" w:date="2017-07-23T15:16:00Z">
        <w:r w:rsidR="004953F6">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4953F6">
        <w:fldChar w:fldCharType="separate"/>
      </w:r>
      <w:r w:rsidR="00B8030F" w:rsidRPr="00B8030F">
        <w:rPr>
          <w:noProof/>
        </w:rPr>
        <w:t>(18,19)</w:t>
      </w:r>
      <w:ins w:id="149" w:author="Microsoft Office User" w:date="2017-07-23T15:16:00Z">
        <w:r w:rsidR="004953F6">
          <w:fldChar w:fldCharType="end"/>
        </w:r>
      </w:ins>
      <w:ins w:id="150" w:author="Microsoft Office User" w:date="2017-07-27T12:46:00Z">
        <w:r w:rsidR="006526D2">
          <w:t>, which may provide the link to these inconsistencies</w:t>
        </w:r>
      </w:ins>
      <w:ins w:id="151" w:author="Microsoft Office User" w:date="2017-07-21T15:05:00Z">
        <w:r w:rsidR="003C1125">
          <w:t>.</w:t>
        </w:r>
      </w:ins>
      <w:ins w:id="152" w:author="Microsoft Office User" w:date="2017-07-12T15:36:00Z">
        <w:r w:rsidR="00C66C31">
          <w:t xml:space="preserve"> </w:t>
        </w:r>
      </w:ins>
      <w:ins w:id="153" w:author="Microsoft Office User" w:date="2017-07-27T12:46:00Z">
        <w:r w:rsidR="006526D2">
          <w:t>Interestingly</w:t>
        </w:r>
      </w:ins>
      <w:ins w:id="154" w:author="Microsoft Office User" w:date="2017-07-21T15:05:00Z">
        <w:r w:rsidR="003C1125">
          <w:t>,</w:t>
        </w:r>
      </w:ins>
      <w:ins w:id="155" w:author="Microsoft Office User" w:date="2017-07-21T15:08:00Z">
        <w:r w:rsidR="003C1125">
          <w:t xml:space="preserve"> insulin </w:t>
        </w:r>
      </w:ins>
      <w:ins w:id="156" w:author="Microsoft Office User" w:date="2017-07-21T15:09:00Z">
        <w:r w:rsidR="003C1125">
          <w:t>resistance</w:t>
        </w:r>
      </w:ins>
      <w:ins w:id="157" w:author="Microsoft Office User" w:date="2017-07-21T15:08:00Z">
        <w:r w:rsidR="00A31A46">
          <w:t xml:space="preserve"> is</w:t>
        </w:r>
        <w:r w:rsidR="003C1125">
          <w:t xml:space="preserve"> </w:t>
        </w:r>
      </w:ins>
      <w:ins w:id="158" w:author="Microsoft Office User" w:date="2017-07-27T12:47:00Z">
        <w:r w:rsidR="006526D2">
          <w:t xml:space="preserve">also </w:t>
        </w:r>
      </w:ins>
      <w:ins w:id="159" w:author="Microsoft Office User" w:date="2017-07-21T15:08:00Z">
        <w:r w:rsidR="003C1125">
          <w:t>common in</w:t>
        </w:r>
      </w:ins>
      <w:ins w:id="160" w:author="Microsoft Office User" w:date="2017-07-21T15:07:00Z">
        <w:r w:rsidR="003C1125">
          <w:t xml:space="preserve"> lipodystrophy</w:t>
        </w:r>
      </w:ins>
      <w:ins w:id="161" w:author="Microsoft Office User" w:date="2017-07-24T11:13:00Z">
        <w:r w:rsidR="00C27D4C">
          <w:t xml:space="preserve"> </w:t>
        </w:r>
      </w:ins>
      <w:ins w:id="162" w:author="Microsoft Office User" w:date="2017-07-24T11:14:00Z">
        <w:r w:rsidR="00102275">
          <w:fldChar w:fldCharType="begin" w:fldLock="1"/>
        </w:r>
      </w:ins>
      <w:r w:rsidR="004810EC">
        <w:instrText>ADDIN CSL_CITATION { "citationItems" : [ { "id" : "ITEM-1", "itemData" : { "author" : [ { "dropping-particle" : "", "family" : "Garg", "given" : "Abhimanyu", "non-dropping-particle" : "", "parse-names" : false, "suffix" : "" } ], "id" : "ITEM-1", "issued" : { "date-parts" : [ [ "2000" ] ] }, "title" : "Familial lipodystrophies", "type" : "article-journal" }, "uris" : [ "http://www.mendeley.com/documents/?uuid=ae9c957f-3c87-475d-b9a4-41543a076fde" ] }, { "id" : "ITEM-2", "itemData" : { "DOI" : "10.1101/gad.12.20.3168", "ISBN" : "0890-9369 (Print)\\r0890-9369 (Linking)", "ISSN" : "08909369", "PMID" : "9784492", "abstract" : "We have generated a transgenic mouse with no white fat tissue throughout life. These mice express a dominant-negative protein, termed A-ZIP/F, under the control of the adipose-specific aP2 enhancer/promoter. This protein prevents the DNA binding of B-ZIP transcription factors of both the C/EBP and Jun families. The transgenic mice (named A-ZIP/F-1) have no white adipose tissue and dramatically reduced amounts of brown adipose tissue, which is inactive. They are initially growth delayed, but by week 12, surpass their littermates in weight. The mice eat, drink, and urinate copiously, have decreased fecundity, premature death, and frequently die after anesthesia. The physiological consequences of having no white fat tissue are profound. The liver is engorged with lipid, and the internal organs are enlarged. The mice are diabetic, with reduced leptin (20-fold) and elevated serum glucose (3-fold), insulin (50- to 400-fold), free fatty acids (2-fold), and triglycerides (3- to 5-fold). The A-ZIP/F-1 phenotype suggests a mouse model for the human disease lipoatrophic diabetes (Seip-Berardinelli syndrome), indicating that the lack of fat can cause diabetes. The myriad of consequences of having no fat throughout development can be addressed with this model.", "author" : [ { "dropping-particle" : "", "family" : "Moitra", "given" : "Jaideep", "non-dropping-particle" : "", "parse-names" : false, "suffix" : "" }, { "dropping-particle" : "", "family" : "Mason", "given" : "Mark M.", "non-dropping-particle" : "", "parse-names" : false, "suffix" : "" }, { "dropping-particle" : "", "family" : "Olive", "given" : "Michelle", "non-dropping-particle" : "", "parse-names" : false, "suffix" : "" }, { "dropping-particle" : "", "family" : "Krylov", "given" : "Dmitry", "non-dropping-particle" : "", "parse-names" : false, "suffix" : "" }, { "dropping-particle" : "", "family" : "Gavrilova", "given" : "Oksana", "non-dropping-particle" : "", "parse-names" : false, "suffix" : "" }, { "dropping-particle" : "", "family" : "Marcus-Samuels", "given" : "Bernice", "non-dropping-particle" : "", "parse-names" : false, "suffix" : "" }, { "dropping-particle" : "", "family" : "Feigenbaum", "given" : "Lionel", "non-dropping-particle" : "", "parse-names" : false, "suffix" : "" }, { "dropping-particle" : "", "family" : "Lee", "given" : "Eric", "non-dropping-particle" : "", "parse-names" : false, "suffix" : "" }, { "dropping-particle" : "", "family" : "Aoyama", "given" : "Toshifumi", "non-dropping-particle" : "", "parse-names" : false, "suffix" : "" }, { "dropping-particle" : "", "family" : "Eckhaus", "given" : "Michael", "non-dropping-particle" : "", "parse-names" : false, "suffix" : "" }, { "dropping-particle" : "", "family" : "Reitman", "given" : "Marc L.", "non-dropping-particle" : "", "parse-names" : false, "suffix" : "" }, { "dropping-particle" : "", "family" : "Vinson", "given" : "Charles", "non-dropping-particle" : "", "parse-names" : false, "suffix" : "" } ], "container-title" : "Genes and Development", "id" : "ITEM-2", "issue" : "20", "issued" : { "date-parts" : [ [ "1998" ] ] }, "page" : "3168-3181", "title" : "Life without white fat: A transgenic mouse", "type" : "article-journal", "volume" : "12" }, "uris" : [ "http://www.mendeley.com/documents/?uuid=dfd9ccae-947e-4965-8668-18d0c8ed071e" ] } ], "mendeley" : { "formattedCitation" : "(20,21)", "plainTextFormattedCitation" : "(20,21)", "previouslyFormattedCitation" : "(20,21)" }, "properties" : { "noteIndex" : 0 }, "schema" : "https://github.com/citation-style-language/schema/raw/master/csl-citation.json" }</w:instrText>
      </w:r>
      <w:r w:rsidR="00102275">
        <w:fldChar w:fldCharType="separate"/>
      </w:r>
      <w:r w:rsidR="00102275" w:rsidRPr="00102275">
        <w:rPr>
          <w:noProof/>
        </w:rPr>
        <w:t>(20,21)</w:t>
      </w:r>
      <w:ins w:id="163" w:author="Microsoft Office User" w:date="2017-07-24T11:14:00Z">
        <w:r w:rsidR="00102275">
          <w:fldChar w:fldCharType="end"/>
        </w:r>
      </w:ins>
      <w:ins w:id="164" w:author="Microsoft Office User" w:date="2017-07-21T15:07:00Z">
        <w:r w:rsidR="003C1125">
          <w:t>, a phenotype of very little</w:t>
        </w:r>
      </w:ins>
      <w:ins w:id="165" w:author="Microsoft Office User" w:date="2017-07-27T12:47:00Z">
        <w:r w:rsidR="006526D2">
          <w:t xml:space="preserve"> adipose tissue</w:t>
        </w:r>
      </w:ins>
      <w:ins w:id="166" w:author="Microsoft Office User" w:date="2017-07-27T12:48:00Z">
        <w:r w:rsidR="00B2460D">
          <w:t>,</w:t>
        </w:r>
      </w:ins>
      <w:ins w:id="167" w:author="Microsoft Office User" w:date="2017-07-27T12:47:00Z">
        <w:r w:rsidR="006526D2">
          <w:t xml:space="preserve"> </w:t>
        </w:r>
      </w:ins>
      <w:ins w:id="168" w:author="Microsoft Office User" w:date="2017-07-21T15:09:00Z">
        <w:r w:rsidR="003C1125">
          <w:t>leading to ectopic fat deposition</w:t>
        </w:r>
      </w:ins>
      <w:ins w:id="169" w:author="Microsoft Office User" w:date="2017-07-21T15:07:00Z">
        <w:r w:rsidR="003C1125">
          <w:t xml:space="preserve">. </w:t>
        </w:r>
      </w:ins>
      <w:ins w:id="170" w:author="Microsoft Office User" w:date="2017-07-21T15:05:00Z">
        <w:r w:rsidR="003C1125">
          <w:t xml:space="preserve">These findings </w:t>
        </w:r>
      </w:ins>
      <w:ins w:id="171" w:author="Microsoft Office User" w:date="2017-07-12T15:37:00Z">
        <w:r w:rsidR="003C1125">
          <w:t>suggest</w:t>
        </w:r>
      </w:ins>
      <w:ins w:id="172" w:author="Microsoft Office User" w:date="2017-07-12T15:38:00Z">
        <w:r w:rsidR="000F30D3">
          <w:t xml:space="preserve"> that </w:t>
        </w:r>
      </w:ins>
      <w:ins w:id="173" w:author="Microsoft Office User" w:date="2017-07-21T15:06:00Z">
        <w:r w:rsidR="003C1125">
          <w:t>adiposity</w:t>
        </w:r>
      </w:ins>
      <w:ins w:id="174" w:author="Microsoft Office User" w:date="2017-07-26T10:00:00Z">
        <w:r w:rsidR="00963BC7">
          <w:t xml:space="preserve"> plays an important role</w:t>
        </w:r>
      </w:ins>
      <w:ins w:id="175" w:author="Microsoft Office User" w:date="2017-07-21T15:06:00Z">
        <w:r w:rsidR="003C1125">
          <w:t xml:space="preserve">, </w:t>
        </w:r>
      </w:ins>
      <w:ins w:id="176" w:author="Microsoft Office User" w:date="2017-07-26T10:01:00Z">
        <w:r w:rsidR="00963BC7">
          <w:t xml:space="preserve">but the location </w:t>
        </w:r>
      </w:ins>
      <w:ins w:id="177" w:author="Microsoft Office User" w:date="2017-07-26T10:10:00Z">
        <w:r w:rsidR="007C16F2">
          <w:t xml:space="preserve">matters more than the overall </w:t>
        </w:r>
        <w:commentRangeStart w:id="178"/>
        <w:r w:rsidR="007C16F2">
          <w:t>quantity</w:t>
        </w:r>
      </w:ins>
      <w:commentRangeEnd w:id="178"/>
      <w:ins w:id="179" w:author="Microsoft Office User" w:date="2017-07-27T12:49:00Z">
        <w:r w:rsidR="00AF49F3">
          <w:rPr>
            <w:rStyle w:val="CommentReference"/>
          </w:rPr>
          <w:commentReference w:id="178"/>
        </w:r>
      </w:ins>
      <w:ins w:id="180" w:author="Microsoft Office User" w:date="2017-07-27T12:48:00Z">
        <w:r w:rsidR="00E23DF0">
          <w:t>…</w:t>
        </w:r>
      </w:ins>
      <w:ins w:id="181" w:author="Microsoft Office User" w:date="2017-07-12T15:38:00Z">
        <w:r w:rsidR="000F30D3">
          <w:t xml:space="preserve"> </w:t>
        </w:r>
      </w:ins>
      <w:ins w:id="182" w:author="Microsoft Office User" w:date="2017-07-24T09:48:00Z">
        <w:r w:rsidR="00C27FD4">
          <w:t>We and others have shown that</w:t>
        </w:r>
      </w:ins>
      <w:ins w:id="183" w:author="Microsoft Office User" w:date="2017-07-12T17:33:00Z">
        <w:r w:rsidR="00026A0B">
          <w:t xml:space="preserve"> high circulating glucocorticoids lead to insulin resistance</w:t>
        </w:r>
      </w:ins>
      <w:ins w:id="184" w:author="Microsoft Office User" w:date="2017-07-24T09:57:00Z">
        <w:r w:rsidR="00213883">
          <w:t xml:space="preserve"> </w:t>
        </w:r>
      </w:ins>
      <w:ins w:id="185" w:author="Microsoft Office User" w:date="2017-07-24T09:58:00Z">
        <w:r w:rsidR="00CD3448">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instrText>
      </w:r>
      <w:r w:rsidR="00CD3448">
        <w:fldChar w:fldCharType="separate"/>
      </w:r>
      <w:r w:rsidR="004810EC" w:rsidRPr="004810EC">
        <w:rPr>
          <w:noProof/>
        </w:rPr>
        <w:t>(22–24)</w:t>
      </w:r>
      <w:ins w:id="186" w:author="Microsoft Office User" w:date="2017-07-24T09:58:00Z">
        <w:r w:rsidR="00CD3448">
          <w:fldChar w:fldCharType="end"/>
        </w:r>
      </w:ins>
      <w:ins w:id="187" w:author="Microsoft Office User" w:date="2017-07-12T17:33:00Z">
        <w:r w:rsidR="00AC19E1">
          <w:t>; however,</w:t>
        </w:r>
        <w:r w:rsidR="00026A0B">
          <w:t xml:space="preserve"> the underlying mechanism has yet to be elucidated. There is an array of physiological changes that occur as a result of elevated glucocorticoids including decreased lean mass</w:t>
        </w:r>
      </w:ins>
      <w:ins w:id="188" w:author="Microsoft Office User" w:date="2017-07-23T15:11:00Z">
        <w:r w:rsidR="003D62C9">
          <w:t xml:space="preserve"> </w:t>
        </w:r>
      </w:ins>
      <w:ins w:id="189" w:author="Microsoft Office User" w:date="2017-07-23T15:12:00Z">
        <w:r w:rsidR="003D62C9">
          <w:fldChar w:fldCharType="begin" w:fldLock="1"/>
        </w:r>
      </w:ins>
      <w:r w:rsidR="00EC2A3E">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3D62C9">
        <w:fldChar w:fldCharType="separate"/>
      </w:r>
      <w:r w:rsidR="00B92FF3" w:rsidRPr="00B92FF3">
        <w:rPr>
          <w:noProof/>
        </w:rPr>
        <w:t>(22,25,26)</w:t>
      </w:r>
      <w:ins w:id="190" w:author="Microsoft Office User" w:date="2017-07-23T15:12:00Z">
        <w:r w:rsidR="003D62C9">
          <w:fldChar w:fldCharType="end"/>
        </w:r>
      </w:ins>
      <w:ins w:id="191" w:author="Microsoft Office User" w:date="2017-07-12T17:33:00Z">
        <w:r w:rsidR="00026A0B">
          <w:t xml:space="preserve">, increased fat mass </w:t>
        </w:r>
      </w:ins>
      <w:ins w:id="192" w:author="Microsoft Office User" w:date="2017-07-24T09:30:00Z">
        <w:r w:rsidR="000738BA">
          <w:fldChar w:fldCharType="begin" w:fldLock="1"/>
        </w:r>
      </w:ins>
      <w:r w:rsidR="00B92FF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0738BA">
        <w:fldChar w:fldCharType="separate"/>
      </w:r>
      <w:r w:rsidR="004810EC" w:rsidRPr="004810EC">
        <w:rPr>
          <w:noProof/>
        </w:rPr>
        <w:t>(22,27,28)</w:t>
      </w:r>
      <w:ins w:id="193" w:author="Microsoft Office User" w:date="2017-07-24T09:30:00Z">
        <w:r w:rsidR="000738BA">
          <w:fldChar w:fldCharType="end"/>
        </w:r>
        <w:r w:rsidR="000738BA">
          <w:t xml:space="preserve"> </w:t>
        </w:r>
      </w:ins>
      <w:ins w:id="194" w:author="Microsoft Office User" w:date="2017-07-12T17:33:00Z">
        <w:r w:rsidR="00026A0B">
          <w:t>and increased lipolysis</w:t>
        </w:r>
      </w:ins>
      <w:ins w:id="195" w:author="Microsoft Office User" w:date="2017-07-24T10:36:00Z">
        <w:r w:rsidR="00B3347B">
          <w:t xml:space="preserve"> </w:t>
        </w:r>
      </w:ins>
      <w:ins w:id="196" w:author="Microsoft Office User" w:date="2017-07-24T10:34:00Z">
        <w:r w:rsidR="00AB22DC">
          <w:fldChar w:fldCharType="begin" w:fldLock="1"/>
        </w:r>
      </w:ins>
      <w:r w:rsidR="00B92FF3">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9\u201331)", "plainTextFormattedCitation" : "(29\u201331)", "previouslyFormattedCitation" : "(29\u201331)" }, "properties" : { "noteIndex" : 0 }, "schema" : "https://github.com/citation-style-language/schema/raw/master/csl-citation.json" }</w:instrText>
      </w:r>
      <w:r w:rsidR="00AB22DC">
        <w:fldChar w:fldCharType="separate"/>
      </w:r>
      <w:r w:rsidR="004810EC" w:rsidRPr="004810EC">
        <w:rPr>
          <w:noProof/>
        </w:rPr>
        <w:t>(29–31)</w:t>
      </w:r>
      <w:ins w:id="197" w:author="Microsoft Office User" w:date="2017-07-24T10:34:00Z">
        <w:r w:rsidR="00AB22DC">
          <w:fldChar w:fldCharType="end"/>
        </w:r>
      </w:ins>
      <w:ins w:id="198" w:author="Microsoft Office User" w:date="2017-07-12T17:33:00Z">
        <w:r w:rsidR="00026A0B">
          <w:t xml:space="preserve">, </w:t>
        </w:r>
        <w:r w:rsidR="00026A0B">
          <w:lastRenderedPageBreak/>
          <w:t>all of which have been associated with decreased insulin sensitivity</w:t>
        </w:r>
      </w:ins>
      <w:ins w:id="199" w:author="Microsoft Office User" w:date="2017-07-24T09:20:00Z">
        <w:r w:rsidR="00ED5214">
          <w:t xml:space="preserve"> </w:t>
        </w:r>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32,33)", "plainTextFormattedCitation" : "(15,32,33)", "previouslyFormattedCitation" : "(15,32,33)" }, "properties" : { "noteIndex" : 0 }, "schema" : "https://github.com/citation-style-language/schema/raw/master/csl-citation.json" }</w:instrText>
      </w:r>
      <w:r w:rsidR="00ED5214">
        <w:fldChar w:fldCharType="separate"/>
      </w:r>
      <w:r w:rsidR="004810EC" w:rsidRPr="004810EC">
        <w:rPr>
          <w:noProof/>
        </w:rPr>
        <w:t>(15,32,33)</w:t>
      </w:r>
      <w:ins w:id="200" w:author="Microsoft Office User" w:date="2017-07-24T09:20:00Z">
        <w:r w:rsidR="00ED5214">
          <w:fldChar w:fldCharType="end"/>
        </w:r>
      </w:ins>
      <w:ins w:id="201" w:author="Microsoft Office User" w:date="2017-07-12T17:33:00Z">
        <w:r w:rsidR="00026A0B">
          <w:t>.</w:t>
        </w:r>
      </w:ins>
      <w:ins w:id="202" w:author="Microsoft Office User" w:date="2017-07-27T12:34:00Z">
        <w:r w:rsidR="002A5FBA">
          <w:t xml:space="preserve"> </w:t>
        </w:r>
      </w:ins>
      <w:ins w:id="203" w:author="Microsoft Office User" w:date="2017-07-27T12:35:00Z">
        <w:r w:rsidR="003D0B7E">
          <w:t xml:space="preserve">Likewise, increased fat mass, insulin resistance and </w:t>
        </w:r>
      </w:ins>
      <w:ins w:id="204" w:author="Microsoft Office User" w:date="2017-07-27T12:36:00Z">
        <w:r w:rsidR="003D0B7E">
          <w:t xml:space="preserve">increased fatty acid flux are associated with </w:t>
        </w:r>
        <w:commentRangeStart w:id="205"/>
        <w:r w:rsidR="003D0B7E">
          <w:t>NAFLD</w:t>
        </w:r>
      </w:ins>
      <w:commentRangeEnd w:id="205"/>
      <w:ins w:id="206" w:author="Microsoft Office User" w:date="2017-07-27T12:37:00Z">
        <w:r w:rsidR="003D0B7E">
          <w:rPr>
            <w:rStyle w:val="CommentReference"/>
          </w:rPr>
          <w:commentReference w:id="205"/>
        </w:r>
      </w:ins>
      <w:ins w:id="207" w:author="Microsoft Office User" w:date="2017-07-27T12:36:00Z">
        <w:r w:rsidR="003D0B7E">
          <w:t>.</w:t>
        </w:r>
      </w:ins>
    </w:p>
    <w:p w14:paraId="7608E55F" w14:textId="77777777" w:rsidR="00026A0B" w:rsidRDefault="00026A0B" w:rsidP="0048623D">
      <w:pPr>
        <w:rPr>
          <w:ins w:id="208" w:author="Microsoft Office User" w:date="2017-07-12T17:38:00Z"/>
        </w:rPr>
      </w:pPr>
    </w:p>
    <w:p w14:paraId="3DBAAC4B" w14:textId="57CD2238" w:rsidR="00C30018" w:rsidRDefault="00374C1A" w:rsidP="0048623D">
      <w:pPr>
        <w:rPr>
          <w:ins w:id="209" w:author="Microsoft Office User" w:date="2017-07-12T17:49:00Z"/>
        </w:rPr>
      </w:pPr>
      <w:commentRangeStart w:id="210"/>
      <w:ins w:id="211" w:author="Microsoft Office User" w:date="2017-07-23T14:55:00Z">
        <w:r>
          <w:t>Interestingly, it is suggested that</w:t>
        </w:r>
      </w:ins>
      <w:ins w:id="212" w:author="Microsoft Office User" w:date="2017-07-23T14:59:00Z">
        <w:r w:rsidR="00C8304F">
          <w:t xml:space="preserve"> higher</w:t>
        </w:r>
      </w:ins>
      <w:ins w:id="213" w:author="Microsoft Office User" w:date="2017-07-23T14:55:00Z">
        <w:r>
          <w:t xml:space="preserve"> lipid turnover (i.e. lipolysis)</w:t>
        </w:r>
      </w:ins>
      <w:ins w:id="214" w:author="Microsoft Office User" w:date="2017-07-23T15:00:00Z">
        <w:r w:rsidR="004B528F">
          <w:t xml:space="preserve"> in visceral fat stores and this</w:t>
        </w:r>
      </w:ins>
      <w:ins w:id="215" w:author="Microsoft Office User" w:date="2017-07-23T14:55:00Z">
        <w:r>
          <w:t xml:space="preserve"> is what</w:t>
        </w:r>
      </w:ins>
      <w:ins w:id="216" w:author="Microsoft Office User" w:date="2017-07-23T14:58:00Z">
        <w:r w:rsidR="00C8304F">
          <w:t xml:space="preserve"> drives poor metabolic health</w:t>
        </w:r>
      </w:ins>
      <w:ins w:id="217" w:author="Microsoft Office User" w:date="2017-07-23T14:59:00Z">
        <w:r w:rsidR="004B528F">
          <w:t xml:space="preserve"> observed </w:t>
        </w:r>
      </w:ins>
      <w:ins w:id="218" w:author="Microsoft Office User" w:date="2017-07-23T15:00:00Z">
        <w:r w:rsidR="004B528F">
          <w:t>in this phenotype, with subcutaneous fat thought to be protective of this</w:t>
        </w:r>
      </w:ins>
      <w:ins w:id="219" w:author="Microsoft Office User" w:date="2017-07-23T15:02:00Z">
        <w:r w:rsidR="004B528F">
          <w:t xml:space="preserve"> (see reviews</w:t>
        </w:r>
      </w:ins>
      <w:ins w:id="220" w:author="Microsoft Office User" w:date="2017-07-23T15:07:00Z">
        <w:r w:rsidR="00B61AAB">
          <w:t xml:space="preserve"> </w:t>
        </w:r>
      </w:ins>
      <w:ins w:id="221" w:author="Microsoft Office User" w:date="2017-07-23T15:08:00Z">
        <w:r w:rsidR="00B61AAB">
          <w:fldChar w:fldCharType="begin" w:fldLock="1"/>
        </w:r>
      </w:ins>
      <w:r w:rsidR="00102275">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8,19)", "plainTextFormattedCitation" : "(18,19)", "previouslyFormattedCitation" : "(18,19)" }, "properties" : { "noteIndex" : 0 }, "schema" : "https://github.com/citation-style-language/schema/raw/master/csl-citation.json" }</w:instrText>
      </w:r>
      <w:r w:rsidR="00B61AAB">
        <w:fldChar w:fldCharType="separate"/>
      </w:r>
      <w:r w:rsidR="00B8030F" w:rsidRPr="00B8030F">
        <w:rPr>
          <w:noProof/>
        </w:rPr>
        <w:t>(18,19)</w:t>
      </w:r>
      <w:ins w:id="222" w:author="Microsoft Office User" w:date="2017-07-23T15:08:00Z">
        <w:r w:rsidR="00B61AAB">
          <w:fldChar w:fldCharType="end"/>
        </w:r>
      </w:ins>
      <w:commentRangeEnd w:id="210"/>
      <w:ins w:id="223" w:author="Microsoft Office User" w:date="2017-07-23T15:14:00Z">
        <w:r w:rsidR="00D23A97">
          <w:rPr>
            <w:rStyle w:val="CommentReference"/>
          </w:rPr>
          <w:commentReference w:id="210"/>
        </w:r>
      </w:ins>
      <w:ins w:id="224" w:author="Microsoft Office User" w:date="2017-07-23T15:08:00Z">
        <w:r w:rsidR="00B61AAB">
          <w:t>)</w:t>
        </w:r>
      </w:ins>
      <w:ins w:id="225" w:author="Microsoft Office User" w:date="2017-07-23T15:00:00Z">
        <w:r w:rsidR="004B528F">
          <w:t>.</w:t>
        </w:r>
      </w:ins>
      <w:ins w:id="226" w:author="Microsoft Office User" w:date="2017-07-23T14:58:00Z">
        <w:r w:rsidR="00C8304F">
          <w:t xml:space="preserve"> </w:t>
        </w:r>
      </w:ins>
      <w:ins w:id="227" w:author="Microsoft Office User" w:date="2017-07-13T09:40:00Z">
        <w:r w:rsidR="00D00E7A">
          <w:t>Indeed, b</w:t>
        </w:r>
        <w:r w:rsidR="00E04A5F">
          <w:t>asal</w:t>
        </w:r>
      </w:ins>
      <w:ins w:id="228" w:author="Microsoft Office User" w:date="2017-07-12T17:59:00Z">
        <w:r w:rsidR="00F254F7">
          <w:t xml:space="preserve"> </w:t>
        </w:r>
      </w:ins>
      <w:ins w:id="229" w:author="Microsoft Office User" w:date="2017-07-12T17:58:00Z">
        <w:r w:rsidR="00F254F7">
          <w:t>l</w:t>
        </w:r>
      </w:ins>
      <w:ins w:id="230" w:author="Microsoft Office User" w:date="2017-07-12T17:40:00Z">
        <w:r w:rsidR="00C30018">
          <w:t xml:space="preserve">ipolysis </w:t>
        </w:r>
      </w:ins>
      <w:ins w:id="231" w:author="Microsoft Office User" w:date="2017-07-23T15:04:00Z">
        <w:r w:rsidR="00D00E7A">
          <w:t>is</w:t>
        </w:r>
      </w:ins>
      <w:ins w:id="232" w:author="Microsoft Office User" w:date="2017-07-12T17:55:00Z">
        <w:r w:rsidR="00510496">
          <w:t xml:space="preserve"> enhanced in obesity</w:t>
        </w:r>
      </w:ins>
      <w:ins w:id="233" w:author="Microsoft Office User" w:date="2017-07-13T11:33:00Z">
        <w:r w:rsidR="002E3AD9">
          <w:t xml:space="preserve"> </w:t>
        </w:r>
      </w:ins>
      <w:ins w:id="234" w:author="Microsoft Office User" w:date="2017-07-21T15:20:00Z">
        <w:r w:rsidR="00432F8B">
          <w:fldChar w:fldCharType="begin" w:fldLock="1"/>
        </w:r>
      </w:ins>
      <w:r w:rsidR="00B92FF3">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34)", "plainTextFormattedCitation" : "(34)", "previouslyFormattedCitation" : "(34)" }, "properties" : { "noteIndex" : 0 }, "schema" : "https://github.com/citation-style-language/schema/raw/master/csl-citation.json" }</w:instrText>
      </w:r>
      <w:r w:rsidR="00432F8B">
        <w:fldChar w:fldCharType="separate"/>
      </w:r>
      <w:r w:rsidR="004810EC" w:rsidRPr="004810EC">
        <w:rPr>
          <w:noProof/>
        </w:rPr>
        <w:t>(34)</w:t>
      </w:r>
      <w:ins w:id="235" w:author="Microsoft Office User" w:date="2017-07-21T15:20:00Z">
        <w:r w:rsidR="00432F8B">
          <w:fldChar w:fldCharType="end"/>
        </w:r>
        <w:r w:rsidR="00432F8B">
          <w:t xml:space="preserve"> </w:t>
        </w:r>
      </w:ins>
      <w:ins w:id="236" w:author="Microsoft Office User" w:date="2017-07-13T11:33:00Z">
        <w:r w:rsidR="002E3AD9">
          <w:t>and is</w:t>
        </w:r>
        <w:r w:rsidR="00AC19E1">
          <w:t xml:space="preserve"> a known cause of NAFLD</w:t>
        </w:r>
      </w:ins>
      <w:ins w:id="237" w:author="Microsoft Office User" w:date="2017-07-12T17:40:00Z">
        <w:r w:rsidR="00C30018">
          <w:t xml:space="preserve">. </w:t>
        </w:r>
      </w:ins>
      <w:ins w:id="238" w:author="Microsoft Office User" w:date="2017-07-12T17:42:00Z">
        <w:r w:rsidR="00E7085A">
          <w:t xml:space="preserve">Lipolysis is the </w:t>
        </w:r>
      </w:ins>
      <w:ins w:id="239" w:author="Microsoft Office User" w:date="2017-07-12T17:44:00Z">
        <w:r w:rsidR="00E7085A">
          <w:t xml:space="preserve">breakdown of </w:t>
        </w:r>
      </w:ins>
      <w:ins w:id="240" w:author="Microsoft Office User" w:date="2017-07-12T17:43:00Z">
        <w:r w:rsidR="00E7085A">
          <w:t>tri-, di-, and mono</w:t>
        </w:r>
      </w:ins>
      <w:ins w:id="241" w:author="Microsoft Office User" w:date="2017-07-13T11:49:00Z">
        <w:r w:rsidR="00EB571F">
          <w:t>-</w:t>
        </w:r>
      </w:ins>
      <w:proofErr w:type="spellStart"/>
      <w:ins w:id="242" w:author="Microsoft Office User" w:date="2017-07-12T17:43:00Z">
        <w:r w:rsidR="00E7085A">
          <w:t>acylglycerols</w:t>
        </w:r>
      </w:ins>
      <w:proofErr w:type="spellEnd"/>
      <w:ins w:id="243" w:author="Microsoft Office User" w:date="2017-07-12T17:44:00Z">
        <w:r w:rsidR="00E7085A">
          <w:t xml:space="preserve"> into fatty acids and glycerol. </w:t>
        </w:r>
      </w:ins>
      <w:ins w:id="244"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45" w:author="Microsoft Office User" w:date="2017-07-21T15:27:00Z">
        <w:r w:rsidR="00C5509A">
          <w:t xml:space="preserve"> </w:t>
        </w:r>
      </w:ins>
      <w:ins w:id="246" w:author="Microsoft Office User" w:date="2017-07-12T17:48:00Z">
        <w:r w:rsidR="004F7267">
          <w:t>the release of fatty acids from adipose tissue</w:t>
        </w:r>
      </w:ins>
      <w:ins w:id="247" w:author="Microsoft Office User" w:date="2017-07-24T09:21:00Z">
        <w:r w:rsidR="00ED5214">
          <w:t xml:space="preserve"> </w:t>
        </w:r>
      </w:ins>
      <w:ins w:id="248" w:author="Microsoft Office User" w:date="2017-07-24T09:22:00Z">
        <w:r w:rsidR="00ED5214">
          <w:fldChar w:fldCharType="begin" w:fldLock="1"/>
        </w:r>
      </w:ins>
      <w:r w:rsidR="00B92FF3">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 "plainTextFormattedCitation" : "(32)", "previouslyFormattedCitation" : "(32)" }, "properties" : { "noteIndex" : 0 }, "schema" : "https://github.com/citation-style-language/schema/raw/master/csl-citation.json" }</w:instrText>
      </w:r>
      <w:r w:rsidR="00ED5214">
        <w:fldChar w:fldCharType="separate"/>
      </w:r>
      <w:r w:rsidR="004810EC" w:rsidRPr="004810EC">
        <w:rPr>
          <w:noProof/>
        </w:rPr>
        <w:t>(32)</w:t>
      </w:r>
      <w:ins w:id="249" w:author="Microsoft Office User" w:date="2017-07-24T09:22:00Z">
        <w:r w:rsidR="00ED5214">
          <w:fldChar w:fldCharType="end"/>
        </w:r>
      </w:ins>
      <w:ins w:id="250" w:author="Microsoft Office User" w:date="2017-07-12T17:48:00Z">
        <w:r w:rsidR="004F7267">
          <w:t xml:space="preserve"> and it is likely that insulin resistance removes this break on lipolysis</w:t>
        </w:r>
      </w:ins>
      <w:ins w:id="251" w:author="Microsoft Office User" w:date="2017-07-13T12:48:00Z">
        <w:r w:rsidR="007C485A">
          <w:t xml:space="preserve"> resulting in higher circulating glycerol and free fatty acids</w:t>
        </w:r>
      </w:ins>
      <w:ins w:id="252" w:author="Microsoft Office User" w:date="2017-07-12T17:49:00Z">
        <w:r w:rsidR="004F7267">
          <w:t>.</w:t>
        </w:r>
      </w:ins>
      <w:ins w:id="253" w:author="Microsoft Office User" w:date="2017-07-13T11:34:00Z">
        <w:r w:rsidR="00AC19E1">
          <w:t xml:space="preserve"> It </w:t>
        </w:r>
      </w:ins>
      <w:ins w:id="254" w:author="Microsoft Office User" w:date="2017-07-21T15:30:00Z">
        <w:r w:rsidR="005F31FC">
          <w:t>has also been shown that when</w:t>
        </w:r>
      </w:ins>
      <w:ins w:id="255" w:author="Microsoft Office User" w:date="2017-07-27T14:27:00Z">
        <w:r w:rsidR="00AC1A84">
          <w:t xml:space="preserve"> inhibition of</w:t>
        </w:r>
      </w:ins>
      <w:ins w:id="256" w:author="Microsoft Office User" w:date="2017-07-21T15:30:00Z">
        <w:r w:rsidR="005F31FC">
          <w:t xml:space="preserve"> lipolysis is prevented, insulin is less able to suppress hepatic glucose production, suggesting </w:t>
        </w:r>
      </w:ins>
      <w:ins w:id="257" w:author="Microsoft Office User" w:date="2017-07-13T11:34:00Z">
        <w:r w:rsidR="00AC19E1">
          <w:t>lipolysis in turn affects insulin sensitivity</w:t>
        </w:r>
      </w:ins>
      <w:ins w:id="258" w:author="Microsoft Office User" w:date="2017-07-21T15:31:00Z">
        <w:r w:rsidR="00A7248A">
          <w:t xml:space="preserve"> </w:t>
        </w:r>
        <w:r w:rsidR="00A7248A">
          <w:fldChar w:fldCharType="begin" w:fldLock="1"/>
        </w:r>
      </w:ins>
      <w:r w:rsidR="00EF271E">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2,35)", "plainTextFormattedCitation" : "(32,35)", "previouslyFormattedCitation" : "(32,35)" }, "properties" : { "noteIndex" : 0 }, "schema" : "https://github.com/citation-style-language/schema/raw/master/csl-citation.json" }</w:instrText>
      </w:r>
      <w:r w:rsidR="00A7248A">
        <w:fldChar w:fldCharType="separate"/>
      </w:r>
      <w:r w:rsidR="00AC1A84" w:rsidRPr="00AC1A84">
        <w:rPr>
          <w:noProof/>
        </w:rPr>
        <w:t>(32,35)</w:t>
      </w:r>
      <w:ins w:id="259" w:author="Microsoft Office User" w:date="2017-07-21T15:31:00Z">
        <w:r w:rsidR="00A7248A">
          <w:fldChar w:fldCharType="end"/>
        </w:r>
      </w:ins>
      <w:ins w:id="260" w:author="Microsoft Office User" w:date="2017-07-13T11:34:00Z">
        <w:r w:rsidR="00AC19E1">
          <w:t>.</w:t>
        </w:r>
      </w:ins>
    </w:p>
    <w:p w14:paraId="0E231417" w14:textId="77777777" w:rsidR="008607FC" w:rsidRDefault="008607FC" w:rsidP="0048623D">
      <w:pPr>
        <w:rPr>
          <w:ins w:id="261" w:author="Microsoft Office User" w:date="2017-07-12T17:36:00Z"/>
        </w:rPr>
      </w:pPr>
    </w:p>
    <w:p w14:paraId="3DDCB893" w14:textId="66923E85" w:rsidR="00A82500" w:rsidRDefault="003E5E79" w:rsidP="0048623D">
      <w:pPr>
        <w:rPr>
          <w:ins w:id="262" w:author="Microsoft Office User" w:date="2017-07-13T09:59:00Z"/>
        </w:rPr>
      </w:pPr>
      <w:ins w:id="263" w:author="Microsoft Office User" w:date="2017-07-12T15:10:00Z">
        <w:r>
          <w:t>Here we show that chronically elevated glucocorticoids in the presence of obesity have a synergistic effect on insulin resistance and fatty liver disease</w:t>
        </w:r>
      </w:ins>
      <w:ins w:id="264" w:author="Microsoft Office User" w:date="2017-07-12T17:51:00Z">
        <w:r w:rsidR="008607FC">
          <w:t>. Interestingly</w:t>
        </w:r>
      </w:ins>
      <w:ins w:id="265" w:author="Microsoft Office User" w:date="2017-07-12T17:52:00Z">
        <w:r w:rsidR="008607FC">
          <w:t>,</w:t>
        </w:r>
      </w:ins>
      <w:ins w:id="266" w:author="Microsoft Office User" w:date="2017-07-12T17:51:00Z">
        <w:r w:rsidR="008607FC">
          <w:t xml:space="preserve"> there is a synergistic effect on lipolysis </w:t>
        </w:r>
      </w:ins>
      <w:ins w:id="267" w:author="Microsoft Office User" w:date="2017-07-12T17:52:00Z">
        <w:r w:rsidR="008607FC">
          <w:t xml:space="preserve">as well. </w:t>
        </w:r>
      </w:ins>
      <w:ins w:id="268" w:author="Microsoft Office User" w:date="2017-07-13T11:41:00Z">
        <w:r w:rsidR="008C41F3">
          <w:t xml:space="preserve">Obese </w:t>
        </w:r>
      </w:ins>
      <w:ins w:id="269" w:author="Microsoft Office User" w:date="2017-07-13T11:42:00Z">
        <w:r w:rsidR="008C41F3">
          <w:t>glucocorticoid</w:t>
        </w:r>
      </w:ins>
      <w:ins w:id="270" w:author="Microsoft Office User" w:date="2017-07-13T11:41:00Z">
        <w:r w:rsidR="006322C2">
          <w:t>-treated</w:t>
        </w:r>
      </w:ins>
      <w:ins w:id="271" w:author="Microsoft Office User" w:date="2017-07-13T11:42:00Z">
        <w:r w:rsidR="008C41F3">
          <w:t xml:space="preserve"> mice have reduced fat mass compared to all other groups, yet have hyperglycemia and severe insulin resistance</w:t>
        </w:r>
      </w:ins>
      <w:ins w:id="272" w:author="Microsoft Office User" w:date="2017-07-13T11:46:00Z">
        <w:r w:rsidR="009E5B00">
          <w:t xml:space="preserve"> with no apparent change in </w:t>
        </w:r>
        <w:commentRangeStart w:id="273"/>
        <w:r w:rsidR="009E5B00">
          <w:t>muscle insulin signaling</w:t>
        </w:r>
      </w:ins>
      <w:commentRangeEnd w:id="273"/>
      <w:ins w:id="274" w:author="Microsoft Office User" w:date="2017-07-13T11:47:00Z">
        <w:r w:rsidR="009E5B00">
          <w:rPr>
            <w:rStyle w:val="CommentReference"/>
          </w:rPr>
          <w:commentReference w:id="273"/>
        </w:r>
      </w:ins>
      <w:ins w:id="275" w:author="Microsoft Office User" w:date="2017-07-13T11:42:00Z">
        <w:r w:rsidR="008C41F3">
          <w:t>; therefore</w:t>
        </w:r>
      </w:ins>
      <w:ins w:id="276" w:author="Microsoft Office User" w:date="2017-07-13T11:46:00Z">
        <w:r w:rsidR="009E5B00">
          <w:t>,</w:t>
        </w:r>
      </w:ins>
      <w:ins w:id="277" w:author="Microsoft Office User" w:date="2017-07-13T11:42:00Z">
        <w:r w:rsidR="008C41F3">
          <w:t xml:space="preserve"> we speculate that it is the lipolysis</w:t>
        </w:r>
      </w:ins>
      <w:ins w:id="278" w:author="Microsoft Office User" w:date="2017-07-13T11:43:00Z">
        <w:r w:rsidR="008C41F3">
          <w:t>, not the level of adiposity</w:t>
        </w:r>
      </w:ins>
      <w:ins w:id="279" w:author="Microsoft Office User" w:date="2017-07-13T12:47:00Z">
        <w:r w:rsidR="00AF499F">
          <w:t xml:space="preserve"> or the loss of lean mass</w:t>
        </w:r>
      </w:ins>
      <w:ins w:id="280" w:author="Microsoft Office User" w:date="2017-07-13T11:43:00Z">
        <w:r w:rsidR="008C41F3">
          <w:t>,</w:t>
        </w:r>
      </w:ins>
      <w:ins w:id="281" w:author="Microsoft Office User" w:date="2017-07-13T11:42:00Z">
        <w:r w:rsidR="008C41F3">
          <w:t xml:space="preserve"> that is</w:t>
        </w:r>
      </w:ins>
      <w:ins w:id="282" w:author="Microsoft Office User" w:date="2017-07-13T12:47:00Z">
        <w:r w:rsidR="00AF499F">
          <w:t xml:space="preserve"> primarily</w:t>
        </w:r>
      </w:ins>
      <w:ins w:id="283" w:author="Microsoft Office User" w:date="2017-07-13T11:42:00Z">
        <w:r w:rsidR="008C41F3">
          <w:t xml:space="preserve"> driving the insulin</w:t>
        </w:r>
      </w:ins>
      <w:ins w:id="284" w:author="Microsoft Office User" w:date="2017-07-13T11:43:00Z">
        <w:r w:rsidR="008C41F3">
          <w:t xml:space="preserve"> resistance.</w:t>
        </w:r>
      </w:ins>
    </w:p>
    <w:p w14:paraId="6ED6F906" w14:textId="77777777" w:rsidR="00A82500" w:rsidRDefault="00A82500" w:rsidP="0048623D">
      <w:pPr>
        <w:rPr>
          <w:ins w:id="285" w:author="Microsoft Office User" w:date="2017-07-13T09:59:00Z"/>
        </w:rPr>
      </w:pPr>
    </w:p>
    <w:p w14:paraId="3D923644" w14:textId="77777777" w:rsidR="00AE79F4" w:rsidRDefault="00AE79F4" w:rsidP="007069CE">
      <w:pPr>
        <w:pStyle w:val="ListParagraph"/>
        <w:rPr>
          <w:ins w:id="286" w:author="Dave Bridges" w:date="2017-02-15T14:21:00Z"/>
        </w:rPr>
      </w:pPr>
    </w:p>
    <w:p w14:paraId="7C4AAEB6" w14:textId="77777777" w:rsidR="00AE79F4" w:rsidRDefault="00AE79F4">
      <w:pPr>
        <w:rPr>
          <w:ins w:id="287" w:author="Microsoft Office User" w:date="2017-01-28T14:12:00Z"/>
          <w:b/>
          <w:sz w:val="36"/>
          <w:u w:val="single"/>
        </w:rPr>
      </w:pPr>
    </w:p>
    <w:p w14:paraId="205286F7" w14:textId="2E9C4705" w:rsidR="00A73F99" w:rsidRDefault="00A73F99">
      <w:pPr>
        <w:rPr>
          <w:ins w:id="288" w:author="Microsoft Office User" w:date="2017-01-28T14:12:00Z"/>
          <w:b/>
          <w:sz w:val="36"/>
          <w:u w:val="single"/>
        </w:rPr>
      </w:pPr>
      <w:ins w:id="289"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90" w:author="Microsoft Office User" w:date="2017-07-17T10:00:00Z"/>
        </w:rPr>
      </w:pPr>
      <w:ins w:id="291" w:author="Microsoft Office User" w:date="2017-01-28T14:14:00Z">
        <w:r>
          <w:t>Patient Recruitment</w:t>
        </w:r>
      </w:ins>
      <w:ins w:id="292" w:author="Microsoft Office User" w:date="2017-07-17T10:14:00Z">
        <w:r w:rsidR="008B7F23">
          <w:t xml:space="preserve"> and data collection</w:t>
        </w:r>
      </w:ins>
    </w:p>
    <w:p w14:paraId="19A7E9E3" w14:textId="59A081F4" w:rsidR="002E3AD9" w:rsidRDefault="002E3AD9" w:rsidP="00F7444B">
      <w:pPr>
        <w:pStyle w:val="ListParagraph"/>
        <w:rPr>
          <w:ins w:id="293" w:author="Microsoft Office User" w:date="2017-01-28T14:14:00Z"/>
        </w:rPr>
      </w:pPr>
      <w:ins w:id="294" w:author="Microsoft Office User" w:date="2017-07-17T10:00:00Z">
        <w:r>
          <w:t>Patients were recruited</w:t>
        </w:r>
      </w:ins>
      <w:ins w:id="295" w:author="Microsoft Office User" w:date="2017-07-17T10:14:00Z">
        <w:r w:rsidR="008B7F23">
          <w:t xml:space="preserve"> and data was collected</w:t>
        </w:r>
      </w:ins>
      <w:ins w:id="296" w:author="Microsoft Office User" w:date="2017-07-17T10:00:00Z">
        <w:r>
          <w:t xml:space="preserve"> as described in Hochberg et al. </w:t>
        </w:r>
      </w:ins>
      <w:ins w:id="297" w:author="Microsoft Office User" w:date="2017-07-17T10:01:00Z">
        <w:r>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fldChar w:fldCharType="separate"/>
      </w:r>
      <w:r w:rsidR="00102275" w:rsidRPr="00102275">
        <w:rPr>
          <w:noProof/>
        </w:rPr>
        <w:t>(22)</w:t>
      </w:r>
      <w:ins w:id="298"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2770AC75"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4810EC">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102275" w:rsidRPr="00102275">
        <w:rPr>
          <w:rFonts w:eastAsia="Times New Roman" w:cs="Times New Roman"/>
          <w:noProof/>
          <w:color w:val="000000"/>
          <w:shd w:val="clear" w:color="auto" w:fill="FFFFFF"/>
        </w:rPr>
        <w:t>(22)</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99"/>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99"/>
      <w:r w:rsidR="00240C1C" w:rsidRPr="00F7444B">
        <w:rPr>
          <w:rStyle w:val="CommentReference"/>
          <w:sz w:val="24"/>
          <w:szCs w:val="24"/>
        </w:rPr>
        <w:commentReference w:id="299"/>
      </w:r>
      <w:r w:rsidRPr="00F7444B">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Pr="00F7444B">
        <w:rPr>
          <w:rFonts w:eastAsia="Times New Roman" w:cs="Times New Roman"/>
          <w:color w:val="000000"/>
          <w:shd w:val="clear" w:color="auto" w:fill="FFFFFF"/>
        </w:rPr>
        <w:t>echoMRI</w:t>
      </w:r>
      <w:proofErr w:type="spellEnd"/>
      <w:r w:rsidRPr="00F7444B">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300"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Pr="00F7444B">
        <w:rPr>
          <w:rFonts w:eastAsia="Times New Roman" w:cs="Times New Roman"/>
          <w:color w:val="000000"/>
          <w:shd w:val="clear" w:color="auto" w:fill="FFFFFF"/>
        </w:rPr>
        <w:t>abdominus</w:t>
      </w:r>
      <w:proofErr w:type="spellEnd"/>
      <w:r w:rsidRPr="00F7444B">
        <w:rPr>
          <w:rFonts w:eastAsia="Times New Roman" w:cs="Times New Roman"/>
          <w:color w:val="000000"/>
          <w:shd w:val="clear" w:color="auto" w:fill="FFFFFF"/>
        </w:rPr>
        <w:t xml:space="preserve"> muscle to expose the abdominal cavity. The </w:t>
      </w:r>
      <w:proofErr w:type="spellStart"/>
      <w:r w:rsidRPr="00F7444B">
        <w:rPr>
          <w:rFonts w:eastAsia="Times New Roman" w:cs="Times New Roman"/>
          <w:color w:val="000000"/>
          <w:shd w:val="clear" w:color="auto" w:fill="FFFFFF"/>
        </w:rPr>
        <w:t>epididymal</w:t>
      </w:r>
      <w:proofErr w:type="spellEnd"/>
      <w:r w:rsidRPr="00F7444B">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301"/>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301"/>
      <w:r w:rsidR="002633D8" w:rsidRPr="00140CE6">
        <w:rPr>
          <w:rStyle w:val="CommentReference"/>
          <w:sz w:val="24"/>
          <w:szCs w:val="24"/>
        </w:rPr>
        <w:commentReference w:id="301"/>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302"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w:t>
      </w:r>
      <w:proofErr w:type="spellStart"/>
      <w:r w:rsidRPr="00DE6E98">
        <w:rPr>
          <w:rFonts w:cs="Times New Roman"/>
        </w:rPr>
        <w:t>i.p</w:t>
      </w:r>
      <w:proofErr w:type="spellEnd"/>
      <w:r w:rsidRPr="00DE6E98">
        <w:rPr>
          <w:rFonts w:cs="Times New Roman"/>
        </w:rPr>
        <w:t>. injections of insulin (</w:t>
      </w:r>
      <w:proofErr w:type="spellStart"/>
      <w:r w:rsidRPr="00DE6E98">
        <w:rPr>
          <w:rFonts w:cs="Times New Roman"/>
        </w:rPr>
        <w:t>Humulin</w:t>
      </w:r>
      <w:proofErr w:type="spellEnd"/>
      <w:r w:rsidRPr="00DE6E98">
        <w:rPr>
          <w:rFonts w:cs="Times New Roman"/>
        </w:rPr>
        <w:t xml:space="preserve"> R, Lilly, Indianapolis, </w:t>
      </w:r>
      <w:r w:rsidRPr="00067455">
        <w:rPr>
          <w:rFonts w:cs="Times New Roman"/>
        </w:rPr>
        <w:t>IN, USA) at a concentration of 2.5</w:t>
      </w:r>
      <w:r w:rsidRPr="00DE6E98">
        <w:rPr>
          <w:rFonts w:cs="Times New Roman"/>
        </w:rPr>
        <w:t> </w:t>
      </w:r>
      <w:proofErr w:type="spellStart"/>
      <w:r w:rsidRPr="00DE6E98">
        <w:rPr>
          <w:rFonts w:cs="Times New Roman"/>
        </w:rPr>
        <w:t>mU</w:t>
      </w:r>
      <w:proofErr w:type="spellEnd"/>
      <w:r w:rsidRPr="00DE6E98">
        <w:rPr>
          <w:rFonts w:cs="Times New Roman"/>
        </w:rPr>
        <w:t>/g</w:t>
      </w:r>
      <w:r w:rsidR="00A9523A">
        <w:rPr>
          <w:rFonts w:cs="Times New Roman"/>
        </w:rPr>
        <w:t xml:space="preserve"> following a six hour fast</w:t>
      </w:r>
      <w:r w:rsidRPr="00DE6E98">
        <w:rPr>
          <w:rFonts w:cs="Times New Roman"/>
        </w:rPr>
        <w:t>. Blood glucose was determined using a One Touch Ultra Glucometer (</w:t>
      </w:r>
      <w:proofErr w:type="spellStart"/>
      <w:r w:rsidRPr="00DE6E98">
        <w:rPr>
          <w:rFonts w:cs="Times New Roman"/>
        </w:rPr>
        <w:t>Lifescan</w:t>
      </w:r>
      <w:proofErr w:type="spellEnd"/>
      <w:r w:rsidRPr="00DE6E98">
        <w:rPr>
          <w:rFonts w:cs="Times New Roman"/>
        </w:rPr>
        <w:t>)</w:t>
      </w:r>
      <w:r w:rsidR="00A9523A">
        <w:rPr>
          <w:rFonts w:cs="Times New Roman"/>
        </w:rPr>
        <w:t xml:space="preserve"> prior to and every 15 </w:t>
      </w:r>
      <w:proofErr w:type="gramStart"/>
      <w:r w:rsidR="00A9523A">
        <w:rPr>
          <w:rFonts w:cs="Times New Roman"/>
        </w:rPr>
        <w:t>minutes</w:t>
      </w:r>
      <w:proofErr w:type="gramEnd"/>
      <w:r w:rsidR="00A9523A">
        <w:rPr>
          <w:rFonts w:cs="Times New Roman"/>
        </w:rPr>
        <w:t xml:space="preserve"> post injection</w:t>
      </w:r>
      <w:r w:rsidRPr="00DE6E98">
        <w:rPr>
          <w:rFonts w:cs="Times New Roman"/>
        </w:rPr>
        <w:t>.</w:t>
      </w:r>
    </w:p>
    <w:p w14:paraId="0BB8BE14" w14:textId="06AF66DD" w:rsidR="00A73F99" w:rsidRDefault="00A73F99" w:rsidP="00DE6E98">
      <w:pPr>
        <w:pStyle w:val="ListParagraph"/>
        <w:numPr>
          <w:ilvl w:val="0"/>
          <w:numId w:val="2"/>
        </w:numPr>
        <w:rPr>
          <w:ins w:id="303" w:author="Microsoft Office User" w:date="2017-01-28T14:14:00Z"/>
        </w:rPr>
      </w:pPr>
      <w:commentRangeStart w:id="304"/>
      <w:ins w:id="305" w:author="Microsoft Office User" w:date="2017-01-28T14:14:00Z">
        <w:r>
          <w:t>Clamp (get from metabolic phenotyping core?)</w:t>
        </w:r>
      </w:ins>
      <w:commentRangeEnd w:id="304"/>
      <w:r w:rsidR="001E66C4">
        <w:rPr>
          <w:rStyle w:val="CommentReference"/>
        </w:rPr>
        <w:commentReference w:id="304"/>
      </w:r>
      <w:ins w:id="306" w:author="Microsoft Office User" w:date="2017-07-17T10:05:00Z">
        <w:r w:rsidR="00BF4435">
          <w:t xml:space="preserve"> For the Clamp experiment C57BL/6J adult (70d) male mice </w:t>
        </w:r>
      </w:ins>
      <w:ins w:id="307" w:author="Microsoft Office User" w:date="2017-07-17T10:06:00Z">
        <w:r w:rsidR="00BF4435">
          <w:t xml:space="preserve">were </w:t>
        </w:r>
      </w:ins>
      <w:ins w:id="308"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798AF1A4" w:rsidR="00881ECD" w:rsidRPr="00240C1C" w:rsidRDefault="00E36D9E" w:rsidP="00240C1C">
      <w:pPr>
        <w:pStyle w:val="ListParagraph"/>
        <w:rPr>
          <w:ins w:id="309"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proofErr w:type="spellStart"/>
      <w:r w:rsidR="00B90861">
        <w:rPr>
          <w:color w:val="000000" w:themeColor="text1"/>
        </w:rPr>
        <w:t>pencilin</w:t>
      </w:r>
      <w:proofErr w:type="spellEnd"/>
      <w:r w:rsidR="00B90861">
        <w:rPr>
          <w:color w:val="000000" w:themeColor="text1"/>
        </w:rPr>
        <w:t>,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310"/>
      <w:r w:rsidR="00B90861">
        <w:rPr>
          <w:color w:val="000000" w:themeColor="text1"/>
        </w:rPr>
        <w:t>dexamethasone</w:t>
      </w:r>
      <w:commentRangeEnd w:id="310"/>
      <w:r w:rsidR="00B90861">
        <w:rPr>
          <w:rStyle w:val="CommentReference"/>
        </w:rPr>
        <w:commentReference w:id="310"/>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EF271E">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6)", "plainTextFormattedCitation" : "(36)", "previouslyFormattedCitation" : "(36)" }, "properties" : { "noteIndex" : 0 }, "schema" : "https://github.com/citation-style-language/schema/raw/master/csl-citation.json" }</w:instrText>
      </w:r>
      <w:r w:rsidR="00DA1B5A">
        <w:rPr>
          <w:rFonts w:cs="Helvetica"/>
          <w:color w:val="1C1C1C"/>
        </w:rPr>
        <w:fldChar w:fldCharType="separate"/>
      </w:r>
      <w:r w:rsidR="00AC1A84" w:rsidRPr="00AC1A84">
        <w:rPr>
          <w:rFonts w:cs="Helvetica"/>
          <w:noProof/>
          <w:color w:val="1C1C1C"/>
        </w:rPr>
        <w:t>(36)</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w:t>
      </w:r>
      <w:ins w:id="311" w:author="Microsoft Office User" w:date="2017-07-26T11:15:00Z">
        <w:r w:rsidR="00D77C59">
          <w:rPr>
            <w:rFonts w:cs="Helvetica"/>
            <w:color w:val="1C1C1C"/>
          </w:rPr>
          <w:t>For t</w:t>
        </w:r>
      </w:ins>
      <w:del w:id="312" w:author="Microsoft Office User" w:date="2017-07-26T11:15:00Z">
        <w:r w:rsidR="003A266B" w:rsidDel="00D77C59">
          <w:rPr>
            <w:rFonts w:cs="Helvetica"/>
            <w:color w:val="1C1C1C"/>
          </w:rPr>
          <w:delText>T</w:delText>
        </w:r>
      </w:del>
      <w:r w:rsidR="003A266B">
        <w:rPr>
          <w:rFonts w:cs="Helvetica"/>
          <w:color w:val="1C1C1C"/>
        </w:rPr>
        <w:t>he following three days</w:t>
      </w:r>
      <w:ins w:id="313" w:author="Microsoft Office User" w:date="2017-07-26T11:15:00Z">
        <w:r w:rsidR="00D77C59">
          <w:rPr>
            <w:rFonts w:cs="Helvetica"/>
            <w:color w:val="1C1C1C"/>
          </w:rPr>
          <w:t>,</w:t>
        </w:r>
      </w:ins>
      <w:r w:rsidR="003A266B">
        <w:rPr>
          <w:rFonts w:cs="Helvetica"/>
          <w:color w:val="1C1C1C"/>
        </w:rPr>
        <w:t xml:space="preserve">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314"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315" w:author="Microsoft Office User" w:date="2017-07-13T16:10:00Z"/>
        </w:rPr>
      </w:pPr>
      <w:ins w:id="316" w:author="Microsoft Office User" w:date="2017-07-13T16:10:00Z">
        <w:r>
          <w:t>Assessment of Triglycerides</w:t>
        </w:r>
      </w:ins>
      <w:ins w:id="317" w:author="Microsoft Office User" w:date="2017-07-13T16:18:00Z">
        <w:r w:rsidR="0029402D">
          <w:t xml:space="preserve"> from Cells and Tissue</w:t>
        </w:r>
      </w:ins>
    </w:p>
    <w:p w14:paraId="15A202AF" w14:textId="1875AF4F" w:rsidR="002633D8" w:rsidRPr="007069CE" w:rsidRDefault="002633D8" w:rsidP="007069CE">
      <w:pPr>
        <w:ind w:left="720"/>
        <w:rPr>
          <w:ins w:id="318" w:author="Microsoft Office User" w:date="2017-01-28T14:16:00Z"/>
          <w:rFonts w:ascii="Times New Roman" w:eastAsia="Times New Roman" w:hAnsi="Times New Roman" w:cs="Times New Roman"/>
        </w:rPr>
      </w:pPr>
      <w:ins w:id="319" w:author="Microsoft Office User" w:date="2017-07-13T16:10:00Z">
        <w:r>
          <w:t>3T3-L1 ells were grown</w:t>
        </w:r>
      </w:ins>
      <w:ins w:id="320" w:author="Microsoft Office User" w:date="2017-07-13T16:11:00Z">
        <w:r>
          <w:t xml:space="preserve"> and treated</w:t>
        </w:r>
      </w:ins>
      <w:ins w:id="321" w:author="Microsoft Office User" w:date="2017-07-13T16:10:00Z">
        <w:r w:rsidR="000C3B57">
          <w:t xml:space="preserve"> as described above and a triglyceride assay was performed</w:t>
        </w:r>
        <w:r>
          <w:t xml:space="preserve"> at the end of the treatment period</w:t>
        </w:r>
      </w:ins>
      <w:ins w:id="322" w:author="Microsoft Office User" w:date="2017-07-13T16:13:00Z">
        <w:r w:rsidR="000C3B57">
          <w:t>.</w:t>
        </w:r>
      </w:ins>
      <w:ins w:id="323" w:author="Microsoft Office User" w:date="2017-07-13T16:11:00Z">
        <w:r w:rsidR="000C3B57">
          <w:t xml:space="preserve"> C</w:t>
        </w:r>
        <w:r>
          <w:t>ells</w:t>
        </w:r>
      </w:ins>
      <w:ins w:id="324" w:author="Microsoft Office User" w:date="2017-07-13T16:13:00Z">
        <w:r w:rsidR="000C3B57">
          <w:t xml:space="preserve"> </w:t>
        </w:r>
      </w:ins>
      <w:ins w:id="325" w:author="Microsoft Office User" w:date="2017-07-13T16:11:00Z">
        <w:r>
          <w:t xml:space="preserve">were </w:t>
        </w:r>
      </w:ins>
      <w:ins w:id="326" w:author="Microsoft Office User" w:date="2017-07-13T16:12:00Z">
        <w:r w:rsidR="000C3B57">
          <w:t>lysed in homogenization buffer</w:t>
        </w:r>
      </w:ins>
      <w:ins w:id="327" w:author="Microsoft Office User" w:date="2017-07-13T16:13:00Z">
        <w:r w:rsidR="000C3B57">
          <w:t xml:space="preserve"> (</w:t>
        </w:r>
      </w:ins>
      <w:ins w:id="328" w:author="Microsoft Office User" w:date="2017-07-13T16:14:00Z">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ins>
      <w:ins w:id="329" w:author="Microsoft Office User" w:date="2017-07-13T16:17:00Z">
        <w:r w:rsidR="0029402D">
          <w:rPr>
            <w:rFonts w:eastAsia="Times New Roman" w:cs="Times New Roman"/>
            <w:color w:val="252525"/>
            <w:szCs w:val="21"/>
            <w:shd w:val="clear" w:color="auto" w:fill="FFFFFF"/>
          </w:rPr>
          <w:t xml:space="preserve"> undergoing three freeze thaw cycles</w:t>
        </w:r>
      </w:ins>
      <w:ins w:id="330" w:author="Microsoft Office User" w:date="2017-07-13T16:14:00Z">
        <w:r w:rsidR="000C3B57">
          <w:rPr>
            <w:rFonts w:eastAsia="Times New Roman" w:cs="Times New Roman"/>
            <w:color w:val="252525"/>
            <w:szCs w:val="21"/>
            <w:shd w:val="clear" w:color="auto" w:fill="FFFFFF"/>
          </w:rPr>
          <w:t xml:space="preserve">, </w:t>
        </w:r>
      </w:ins>
      <w:ins w:id="331" w:author="Microsoft Office User" w:date="2017-07-13T16:15:00Z">
        <w:r w:rsidR="000C3B57">
          <w:rPr>
            <w:rFonts w:eastAsia="Times New Roman" w:cs="Times New Roman"/>
            <w:color w:val="252525"/>
            <w:szCs w:val="21"/>
            <w:shd w:val="clear" w:color="auto" w:fill="FFFFFF"/>
          </w:rPr>
          <w:t xml:space="preserve">liver </w:t>
        </w:r>
      </w:ins>
      <w:ins w:id="332"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33"/>
        <w:r w:rsidR="000C3B57">
          <w:rPr>
            <w:rFonts w:eastAsia="Times New Roman" w:cs="Times New Roman"/>
            <w:color w:val="252525"/>
            <w:szCs w:val="21"/>
            <w:shd w:val="clear" w:color="auto" w:fill="FFFFFF"/>
          </w:rPr>
          <w:t>machine</w:t>
        </w:r>
      </w:ins>
      <w:commentRangeEnd w:id="333"/>
      <w:ins w:id="334" w:author="Microsoft Office User" w:date="2017-07-13T16:16:00Z">
        <w:r w:rsidR="000C3B57">
          <w:rPr>
            <w:rStyle w:val="CommentReference"/>
          </w:rPr>
          <w:commentReference w:id="333"/>
        </w:r>
      </w:ins>
      <w:ins w:id="335" w:author="Microsoft Office User" w:date="2017-07-13T16:18:00Z">
        <w:r w:rsidR="0029402D">
          <w:rPr>
            <w:rFonts w:eastAsia="Times New Roman" w:cs="Times New Roman"/>
            <w:color w:val="252525"/>
            <w:szCs w:val="21"/>
            <w:shd w:val="clear" w:color="auto" w:fill="FFFFFF"/>
          </w:rPr>
          <w:t xml:space="preserve"> at </w:t>
        </w:r>
        <w:commentRangeStart w:id="336"/>
        <w:proofErr w:type="spellStart"/>
        <w:r w:rsidR="0029402D">
          <w:rPr>
            <w:rFonts w:eastAsia="Times New Roman" w:cs="Times New Roman"/>
            <w:color w:val="252525"/>
            <w:szCs w:val="21"/>
            <w:shd w:val="clear" w:color="auto" w:fill="FFFFFF"/>
          </w:rPr>
          <w:t>xHz</w:t>
        </w:r>
        <w:proofErr w:type="spellEnd"/>
        <w:r w:rsidR="0029402D">
          <w:rPr>
            <w:rFonts w:eastAsia="Times New Roman" w:cs="Times New Roman"/>
            <w:color w:val="252525"/>
            <w:szCs w:val="21"/>
            <w:shd w:val="clear" w:color="auto" w:fill="FFFFFF"/>
          </w:rPr>
          <w:t xml:space="preserve"> for 3-5min</w:t>
        </w:r>
      </w:ins>
      <w:commentRangeEnd w:id="336"/>
      <w:ins w:id="337" w:author="Microsoft Office User" w:date="2017-07-13T16:19:00Z">
        <w:r w:rsidR="0029402D">
          <w:rPr>
            <w:rStyle w:val="CommentReference"/>
          </w:rPr>
          <w:commentReference w:id="336"/>
        </w:r>
      </w:ins>
      <w:ins w:id="338" w:author="Microsoft Office User" w:date="2017-07-13T16:16:00Z">
        <w:r w:rsidR="0029402D">
          <w:rPr>
            <w:rFonts w:eastAsia="Times New Roman" w:cs="Times New Roman"/>
            <w:color w:val="252525"/>
            <w:szCs w:val="21"/>
            <w:shd w:val="clear" w:color="auto" w:fill="FFFFFF"/>
          </w:rPr>
          <w:t>.</w:t>
        </w:r>
      </w:ins>
      <w:ins w:id="339" w:author="Microsoft Office User" w:date="2017-07-13T16:19:00Z">
        <w:r w:rsidR="00B8773B">
          <w:rPr>
            <w:rFonts w:eastAsia="Times New Roman" w:cs="Times New Roman"/>
            <w:color w:val="252525"/>
            <w:szCs w:val="21"/>
            <w:shd w:val="clear" w:color="auto" w:fill="FFFFFF"/>
          </w:rPr>
          <w:t xml:space="preserve"> </w:t>
        </w:r>
      </w:ins>
      <w:ins w:id="340" w:author="Microsoft Office User" w:date="2017-07-13T16:21:00Z">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w:t>
        </w:r>
      </w:ins>
      <w:ins w:id="341"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42"/>
        <w:r w:rsidR="00131C99">
          <w:rPr>
            <w:rFonts w:eastAsia="Times New Roman" w:cs="Times New Roman"/>
            <w:color w:val="252525"/>
            <w:szCs w:val="21"/>
            <w:shd w:val="clear" w:color="auto" w:fill="FFFFFF"/>
          </w:rPr>
          <w:t>(sigma)</w:t>
        </w:r>
      </w:ins>
      <w:commentRangeEnd w:id="342"/>
      <w:ins w:id="343" w:author="Microsoft Office User" w:date="2017-07-13T16:24:00Z">
        <w:r w:rsidR="00131C99">
          <w:rPr>
            <w:rStyle w:val="CommentReference"/>
          </w:rPr>
          <w:commentReference w:id="342"/>
        </w:r>
        <w:r w:rsidR="00131C99">
          <w:rPr>
            <w:rFonts w:eastAsia="Times New Roman" w:cs="Times New Roman"/>
            <w:color w:val="252525"/>
            <w:szCs w:val="21"/>
            <w:shd w:val="clear" w:color="auto" w:fill="FFFFFF"/>
          </w:rPr>
          <w:t xml:space="preserve"> and absorbance was detected on </w:t>
        </w:r>
        <w:commentRangeStart w:id="344"/>
        <w:r w:rsidR="00131C99">
          <w:rPr>
            <w:rFonts w:eastAsia="Times New Roman" w:cs="Times New Roman"/>
            <w:color w:val="252525"/>
            <w:szCs w:val="21"/>
            <w:shd w:val="clear" w:color="auto" w:fill="FFFFFF"/>
          </w:rPr>
          <w:t>machine</w:t>
        </w:r>
      </w:ins>
      <w:commentRangeEnd w:id="344"/>
      <w:ins w:id="345" w:author="Microsoft Office User" w:date="2017-07-13T16:25:00Z">
        <w:r w:rsidR="00131C99">
          <w:rPr>
            <w:rStyle w:val="CommentReference"/>
          </w:rPr>
          <w:commentReference w:id="344"/>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46"/>
      <w:r>
        <w:t>pancreas</w:t>
      </w:r>
      <w:commentRangeEnd w:id="346"/>
      <w:r w:rsidR="00240C1C">
        <w:rPr>
          <w:rStyle w:val="CommentReference"/>
        </w:rPr>
        <w:commentReference w:id="346"/>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6B33E7AA" w:rsidR="00833B9D" w:rsidRPr="006E2EF1" w:rsidRDefault="00054F8A" w:rsidP="00240C1C">
      <w:pPr>
        <w:pStyle w:val="ListParagraph"/>
      </w:pPr>
      <w:r>
        <w:t>Cells</w:t>
      </w:r>
      <w:r w:rsidR="00BC0504">
        <w:t xml:space="preserve"> and tissues</w:t>
      </w:r>
      <w:r>
        <w:t xml:space="preserve"> were </w:t>
      </w:r>
      <w:commentRangeStart w:id="347"/>
      <w:commentRangeStart w:id="348"/>
      <w:r>
        <w:t>lysed</w:t>
      </w:r>
      <w:commentRangeEnd w:id="347"/>
      <w:r w:rsidR="0062315D">
        <w:rPr>
          <w:rStyle w:val="CommentReference"/>
        </w:rPr>
        <w:commentReference w:id="347"/>
      </w:r>
      <w:commentRangeEnd w:id="348"/>
      <w:r w:rsidR="001E66C4">
        <w:rPr>
          <w:rStyle w:val="CommentReference"/>
        </w:rPr>
        <w:commentReference w:id="348"/>
      </w:r>
      <w:r>
        <w:t xml:space="preserve"> in </w:t>
      </w:r>
      <w:proofErr w:type="spellStart"/>
      <w:r>
        <w:t>TRIzol</w:t>
      </w:r>
      <w:proofErr w:type="spellEnd"/>
      <w:r w:rsidR="00833B9D">
        <w:t xml:space="preserve"> </w:t>
      </w:r>
      <w:ins w:id="349" w:author="Microsoft Office User" w:date="2017-07-21T12:24:00Z">
        <w:r w:rsidR="009E06A7">
          <w:t xml:space="preserve">using machine </w:t>
        </w:r>
      </w:ins>
      <w:r w:rsidR="00642BDD">
        <w:t xml:space="preserve">and </w:t>
      </w:r>
      <w:r w:rsidR="00D6308A">
        <w:t xml:space="preserve">RNA was extracted using </w:t>
      </w:r>
      <w:r w:rsidR="00877762">
        <w:t xml:space="preserve">the </w:t>
      </w:r>
      <w:proofErr w:type="spellStart"/>
      <w:r w:rsidR="00877762" w:rsidRPr="00240C1C">
        <w:rPr>
          <w:rFonts w:cs="Times New Roman"/>
        </w:rPr>
        <w:t>PureLink</w:t>
      </w:r>
      <w:proofErr w:type="spellEnd"/>
      <w:r w:rsidR="00877762" w:rsidRPr="00240C1C">
        <w:rPr>
          <w:rFonts w:cs="Times New Roman"/>
        </w:rPr>
        <w:t xml:space="preserve">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EF271E">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7)", "plainTextFormattedCitation" : "(37)", "previouslyFormattedCitation" : "(37)" }, "properties" : { "noteIndex" : 0 }, "schema" : "https://github.com/citation-style-language/schema/raw/master/csl-citation.json" }</w:instrText>
      </w:r>
      <w:r w:rsidR="00C70A9A">
        <w:rPr>
          <w:rFonts w:cs="Times New Roman"/>
        </w:rPr>
        <w:fldChar w:fldCharType="separate"/>
      </w:r>
      <w:r w:rsidR="00AC1A84" w:rsidRPr="00AC1A84">
        <w:rPr>
          <w:rFonts w:cs="Times New Roman"/>
          <w:noProof/>
        </w:rPr>
        <w:t>(37)</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50"/>
      <w:proofErr w:type="spellStart"/>
      <w:r w:rsidR="00D6022E" w:rsidRPr="00240C1C">
        <w:rPr>
          <w:rFonts w:cs="Times New Roman"/>
          <w:i/>
        </w:rPr>
        <w:t>Actb</w:t>
      </w:r>
      <w:commentRangeEnd w:id="350"/>
      <w:proofErr w:type="spellEnd"/>
      <w:r w:rsidR="00D6022E">
        <w:rPr>
          <w:rStyle w:val="CommentReference"/>
        </w:rPr>
        <w:commentReference w:id="350"/>
      </w:r>
      <w:r w:rsidR="00D6022E">
        <w:rPr>
          <w:rFonts w:cs="Times New Roman"/>
        </w:rPr>
        <w:t xml:space="preserve"> (</w:t>
      </w:r>
      <w:commentRangeStart w:id="351"/>
      <w:r w:rsidR="00D6022E">
        <w:rPr>
          <w:rFonts w:cs="Times New Roman"/>
        </w:rPr>
        <w:t>Table</w:t>
      </w:r>
      <w:commentRangeEnd w:id="351"/>
      <w:r w:rsidR="00D6022E">
        <w:rPr>
          <w:rStyle w:val="CommentReference"/>
        </w:rPr>
        <w:commentReference w:id="351"/>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52"/>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w:t>
      </w:r>
      <w:proofErr w:type="spellStart"/>
      <w:r w:rsidR="00642BDD">
        <w:rPr>
          <w:rFonts w:eastAsia="Times New Roman" w:cs="Times New Roman"/>
          <w:color w:val="000000"/>
          <w:shd w:val="clear" w:color="auto" w:fill="FFFFFF"/>
        </w:rPr>
        <w:t>pHSL</w:t>
      </w:r>
      <w:proofErr w:type="spellEnd"/>
      <w:r w:rsidR="00642BDD">
        <w:rPr>
          <w:rFonts w:eastAsia="Times New Roman" w:cs="Times New Roman"/>
          <w:color w:val="000000"/>
          <w:shd w:val="clear" w:color="auto" w:fill="FFFFFF"/>
        </w:rPr>
        <w:t xml:space="preserve">,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52"/>
      <w:r w:rsidR="00642BDD">
        <w:rPr>
          <w:rStyle w:val="CommentReference"/>
        </w:rPr>
        <w:commentReference w:id="352"/>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53"/>
      <w:r w:rsidR="00642BDD" w:rsidRPr="00DE6E98">
        <w:rPr>
          <w:rFonts w:eastAsia="Times New Roman" w:cs="Times New Roman"/>
          <w:color w:val="000000"/>
          <w:shd w:val="clear" w:color="auto" w:fill="FFFFFF"/>
        </w:rPr>
        <w:t>(</w:t>
      </w:r>
      <w:proofErr w:type="spellStart"/>
      <w:r w:rsidR="00642BDD" w:rsidRPr="00DE6E98">
        <w:rPr>
          <w:rFonts w:eastAsia="Times New Roman" w:cs="Times New Roman"/>
          <w:color w:val="000000"/>
          <w:shd w:val="clear" w:color="auto" w:fill="FFFFFF"/>
        </w:rPr>
        <w:t>LiCOR</w:t>
      </w:r>
      <w:proofErr w:type="spellEnd"/>
      <w:r w:rsidR="00642BDD" w:rsidRPr="00DE6E98">
        <w:rPr>
          <w:rFonts w:eastAsia="Times New Roman" w:cs="Times New Roman"/>
          <w:color w:val="000000"/>
          <w:shd w:val="clear" w:color="auto" w:fill="FFFFFF"/>
        </w:rPr>
        <w:t>).</w:t>
      </w:r>
      <w:commentRangeEnd w:id="353"/>
      <w:r w:rsidR="00E23AC2">
        <w:rPr>
          <w:rStyle w:val="CommentReference"/>
        </w:rPr>
        <w:commentReference w:id="353"/>
      </w:r>
    </w:p>
    <w:p w14:paraId="64F2FB03" w14:textId="5944FA36" w:rsidR="004B16AF" w:rsidRPr="00485915" w:rsidRDefault="004B16AF" w:rsidP="00485915">
      <w:pPr>
        <w:ind w:left="720"/>
        <w:rPr>
          <w:ins w:id="354"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55" w:author="Microsoft Office User" w:date="2017-02-02T16:28:00Z"/>
          <w:i/>
        </w:rPr>
      </w:pPr>
      <w:ins w:id="356"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57" w:author="Microsoft Office User" w:date="2017-02-02T16:33:00Z"/>
          <w:rFonts w:eastAsia="Times New Roman" w:cs="Times New Roman"/>
        </w:rPr>
      </w:pPr>
      <w:ins w:id="358" w:author="Microsoft Office User" w:date="2017-07-17T10:29:00Z">
        <w:r>
          <w:t>Twenty-one-week-old</w:t>
        </w:r>
      </w:ins>
      <w:ins w:id="359" w:author="Microsoft Office User" w:date="2017-07-17T10:27:00Z">
        <w:r>
          <w:t xml:space="preserve"> </w:t>
        </w:r>
      </w:ins>
      <w:ins w:id="360" w:author="Microsoft Office User" w:date="2017-07-17T10:28:00Z">
        <w:r w:rsidRPr="00300963">
          <w:rPr>
            <w:i/>
          </w:rPr>
          <w:t>ad libitum</w:t>
        </w:r>
        <w:r>
          <w:t xml:space="preserve"> chow </w:t>
        </w:r>
      </w:ins>
      <w:ins w:id="361" w:author="Microsoft Office User" w:date="2017-07-17T10:27:00Z">
        <w:r>
          <w:t xml:space="preserve">fed </w:t>
        </w:r>
      </w:ins>
      <w:ins w:id="362" w:author="Microsoft Office User" w:date="2017-07-17T10:28:00Z">
        <w:r>
          <w:t xml:space="preserve">C57BL/6J </w:t>
        </w:r>
      </w:ins>
      <w:ins w:id="363" w:author="Microsoft Office User" w:date="2017-07-17T10:55:00Z">
        <w:r w:rsidR="00173BF2">
          <w:t xml:space="preserve">male </w:t>
        </w:r>
      </w:ins>
      <w:ins w:id="364" w:author="Microsoft Office User" w:date="2017-07-17T10:27:00Z">
        <w:r>
          <w:t xml:space="preserve">mice </w:t>
        </w:r>
      </w:ins>
      <w:ins w:id="365" w:author="Microsoft Office User" w:date="2017-02-02T16:31:00Z">
        <w:r w:rsidR="00D97041">
          <w:t xml:space="preserve">were briefly anesthetized with </w:t>
        </w:r>
      </w:ins>
      <w:ins w:id="366" w:author="Microsoft Office User" w:date="2017-02-02T16:36:00Z">
        <w:r w:rsidR="00AA0FBC">
          <w:t>isoflurane</w:t>
        </w:r>
      </w:ins>
      <w:ins w:id="367" w:author="Microsoft Office User" w:date="2017-07-17T10:30:00Z">
        <w:r>
          <w:t xml:space="preserve"> at 11 </w:t>
        </w:r>
        <w:proofErr w:type="gramStart"/>
        <w:r>
          <w:t>weeks</w:t>
        </w:r>
        <w:proofErr w:type="gramEnd"/>
        <w:r>
          <w:t xml:space="preserve"> post dexamethasone treatment</w:t>
        </w:r>
      </w:ins>
      <w:ins w:id="368" w:author="Microsoft Office User" w:date="2017-02-02T16:31:00Z">
        <w:r w:rsidR="00D97041">
          <w:t xml:space="preserve"> and blood</w:t>
        </w:r>
      </w:ins>
      <w:ins w:id="369" w:author="Microsoft Office User" w:date="2017-02-02T16:28:00Z">
        <w:r w:rsidR="00485915">
          <w:t xml:space="preserve"> was take</w:t>
        </w:r>
        <w:r w:rsidR="00A8754F">
          <w:t>n via retro orbital bleed</w:t>
        </w:r>
        <w:r w:rsidR="00485915">
          <w:t xml:space="preserve"> at baseline and 15 minutes following</w:t>
        </w:r>
      </w:ins>
      <w:ins w:id="370" w:author="Microsoft Office User" w:date="2017-02-02T16:29:00Z">
        <w:r w:rsidR="00485915">
          <w:t xml:space="preserve"> an</w:t>
        </w:r>
      </w:ins>
      <w:ins w:id="371" w:author="Microsoft Office User" w:date="2017-02-02T16:28:00Z">
        <w:r w:rsidR="00485915">
          <w:t xml:space="preserve"> </w:t>
        </w:r>
      </w:ins>
      <w:proofErr w:type="spellStart"/>
      <w:ins w:id="372" w:author="Microsoft Office User" w:date="2017-02-02T16:29:00Z">
        <w:r w:rsidR="00485915">
          <w:t>i.p</w:t>
        </w:r>
        <w:proofErr w:type="spellEnd"/>
        <w:r w:rsidR="00485915">
          <w:t xml:space="preserve">. injection of </w:t>
        </w:r>
      </w:ins>
      <w:ins w:id="373" w:author="Microsoft Office User" w:date="2017-02-02T16:30:00Z">
        <w:r w:rsidR="00D97041">
          <w:t xml:space="preserve">10mg/kg isoproterenol </w:t>
        </w:r>
      </w:ins>
      <w:ins w:id="374" w:author="Microsoft Office User" w:date="2017-02-02T16:31:00Z">
        <w:r w:rsidR="00D97041">
          <w:t xml:space="preserve">(Sigma-Aldrich) </w:t>
        </w:r>
      </w:ins>
      <w:ins w:id="375" w:author="Microsoft Office User" w:date="2017-02-02T16:30:00Z">
        <w:r w:rsidR="00D97041">
          <w:t>in PBS</w:t>
        </w:r>
      </w:ins>
      <w:ins w:id="376" w:author="Microsoft Office User" w:date="2017-02-02T16:32:00Z">
        <w:r w:rsidR="00D97041">
          <w:t xml:space="preserve">. </w:t>
        </w:r>
      </w:ins>
      <w:ins w:id="377" w:author="Microsoft Office User" w:date="2017-07-17T10:55:00Z">
        <w:r w:rsidR="00173BF2">
          <w:t>Additionally, serum was taken from</w:t>
        </w:r>
      </w:ins>
      <w:ins w:id="378" w:author="Microsoft Office User" w:date="2017-07-17T11:14:00Z">
        <w:r w:rsidR="00300963">
          <w:t xml:space="preserve"> these mice as well as from another cohort of</w:t>
        </w:r>
      </w:ins>
      <w:ins w:id="379" w:author="Microsoft Office User" w:date="2017-07-17T10:55:00Z">
        <w:r w:rsidR="00173BF2">
          <w:t xml:space="preserve"> twenty-eight-week old</w:t>
        </w:r>
      </w:ins>
      <w:ins w:id="380" w:author="Microsoft Office User" w:date="2017-07-17T10:58:00Z">
        <w:r w:rsidR="00E60B6B">
          <w:t xml:space="preserve"> mice</w:t>
        </w:r>
      </w:ins>
      <w:ins w:id="381" w:author="Microsoft Office User" w:date="2017-07-17T11:14:00Z">
        <w:r w:rsidR="00300963">
          <w:t xml:space="preserve"> on HFD or chow</w:t>
        </w:r>
      </w:ins>
      <w:ins w:id="382" w:author="Microsoft Office User" w:date="2017-07-17T10:56:00Z">
        <w:r w:rsidR="00173BF2">
          <w:t xml:space="preserve"> </w:t>
        </w:r>
      </w:ins>
      <w:ins w:id="383" w:author="Microsoft Office User" w:date="2017-07-17T10:57:00Z">
        <w:r w:rsidR="00173BF2">
          <w:t xml:space="preserve">six </w:t>
        </w:r>
        <w:proofErr w:type="gramStart"/>
        <w:r w:rsidR="00173BF2">
          <w:t>weeks</w:t>
        </w:r>
        <w:proofErr w:type="gramEnd"/>
        <w:r w:rsidR="00173BF2">
          <w:t xml:space="preserve"> post dexamethasone </w:t>
        </w:r>
      </w:ins>
      <w:ins w:id="384" w:author="Microsoft Office User" w:date="2017-07-17T10:56:00Z">
        <w:r w:rsidR="00173BF2">
          <w:t xml:space="preserve">treatment </w:t>
        </w:r>
      </w:ins>
      <w:ins w:id="385" w:author="Microsoft Office User" w:date="2017-07-17T10:58:00Z">
        <w:r w:rsidR="00E60B6B">
          <w:t>following an overnight fast, just prior to sacrific</w:t>
        </w:r>
      </w:ins>
      <w:ins w:id="386" w:author="Microsoft Office User" w:date="2017-07-17T11:13:00Z">
        <w:r w:rsidR="00A16297">
          <w:t>e</w:t>
        </w:r>
      </w:ins>
      <w:ins w:id="387" w:author="Microsoft Office User" w:date="2017-07-17T11:14:00Z">
        <w:r w:rsidR="00300963">
          <w:t xml:space="preserve">. </w:t>
        </w:r>
      </w:ins>
      <w:ins w:id="388" w:author="Microsoft Office User" w:date="2017-02-02T16:32:00Z">
        <w:r w:rsidR="00D97041">
          <w:t>Glycerol and free fatty acids were assessed via</w:t>
        </w:r>
      </w:ins>
      <w:ins w:id="389" w:author="Microsoft Office User" w:date="2017-02-02T16:34:00Z">
        <w:r w:rsidR="00D97041">
          <w:t xml:space="preserve"> </w:t>
        </w:r>
      </w:ins>
      <w:ins w:id="390" w:author="Microsoft Office User" w:date="2017-02-02T16:35:00Z">
        <w:r w:rsidR="00AA0FBC">
          <w:t xml:space="preserve">Serum Triglyceride Determination Kit (Sigma-Aldrich) </w:t>
        </w:r>
      </w:ins>
      <w:ins w:id="391" w:author="Microsoft Office User" w:date="2017-02-02T16:34:00Z">
        <w:r w:rsidR="00D97041">
          <w:t>and</w:t>
        </w:r>
      </w:ins>
      <w:ins w:id="392" w:author="Microsoft Office User" w:date="2017-02-02T16:32:00Z">
        <w:r w:rsidR="00D97041">
          <w:t xml:space="preserve"> </w:t>
        </w:r>
      </w:ins>
      <w:ins w:id="393" w:author="Microsoft Office User" w:date="2017-02-02T16:33:00Z">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ins>
      <w:ins w:id="394" w:author="Microsoft Office User" w:date="2017-02-02T16:35:00Z">
        <w:r w:rsidR="00AA0FBC">
          <w:rPr>
            <w:rFonts w:eastAsia="Times New Roman" w:cs="Arial"/>
            <w:color w:val="ED145A"/>
            <w:shd w:val="clear" w:color="auto" w:fill="FFFFFF"/>
          </w:rPr>
          <w:t xml:space="preserve"> (Wako Diagnostics)</w:t>
        </w:r>
      </w:ins>
      <w:ins w:id="395"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96" w:author="Microsoft Office User" w:date="2017-01-28T14:17:00Z"/>
        </w:rPr>
      </w:pPr>
    </w:p>
    <w:p w14:paraId="11F34807" w14:textId="75A72E2F" w:rsidR="00A73F99" w:rsidRDefault="00372F30" w:rsidP="00240C1C">
      <w:pPr>
        <w:pStyle w:val="ListParagraph"/>
        <w:numPr>
          <w:ilvl w:val="0"/>
          <w:numId w:val="2"/>
        </w:numPr>
        <w:rPr>
          <w:ins w:id="397" w:author="Microsoft Office User" w:date="2017-07-14T14:32:00Z"/>
        </w:rPr>
      </w:pPr>
      <w:ins w:id="398" w:author="Microsoft Office User" w:date="2017-01-28T14:23:00Z">
        <w:r>
          <w:t>Stats</w:t>
        </w:r>
      </w:ins>
    </w:p>
    <w:p w14:paraId="01DF398C" w14:textId="4B62CD4E" w:rsidR="006B351B" w:rsidRPr="00A73F99" w:rsidRDefault="00DC4AF1" w:rsidP="009D142B">
      <w:pPr>
        <w:pStyle w:val="ListParagraph"/>
        <w:rPr>
          <w:ins w:id="399" w:author="Microsoft Office User" w:date="2017-01-28T14:12:00Z"/>
        </w:rPr>
      </w:pPr>
      <w:ins w:id="400" w:author="Microsoft Office User" w:date="2017-07-14T14:38:00Z">
        <w:r>
          <w:t xml:space="preserve">For animal studies, </w:t>
        </w:r>
      </w:ins>
      <w:ins w:id="401" w:author="Microsoft Office User" w:date="2017-07-14T14:33:00Z">
        <w:r>
          <w:t>t</w:t>
        </w:r>
        <w:r w:rsidR="007176B8">
          <w:t>wo-way ANOVA analyses</w:t>
        </w:r>
      </w:ins>
      <w:ins w:id="402" w:author="Microsoft Office User" w:date="2017-07-14T14:34:00Z">
        <w:r w:rsidR="007176B8">
          <w:t xml:space="preserve"> </w:t>
        </w:r>
      </w:ins>
      <w:ins w:id="403" w:author="Microsoft Office User" w:date="2017-07-14T14:33:00Z">
        <w:r w:rsidR="007176B8">
          <w:t>were performed to t</w:t>
        </w:r>
        <w:r w:rsidR="00A26C3C">
          <w:t xml:space="preserve">est for significance </w:t>
        </w:r>
      </w:ins>
      <w:ins w:id="404" w:author="Microsoft Office User" w:date="2017-07-14T14:34:00Z">
        <w:r w:rsidR="007176B8">
          <w:t>of diet and</w:t>
        </w:r>
      </w:ins>
      <w:ins w:id="405" w:author="Microsoft Office User" w:date="2017-07-14T14:35:00Z">
        <w:r w:rsidR="007176B8">
          <w:t xml:space="preserve"> treatment, as well as their interaction. </w:t>
        </w:r>
      </w:ins>
      <w:ins w:id="406"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65CE5293" w:rsidR="00F0261F" w:rsidRDefault="009B18AB">
      <w:r>
        <w:t xml:space="preserve">Our group </w:t>
      </w:r>
      <w:r w:rsidR="00DD413F">
        <w:t>has previously</w:t>
      </w:r>
      <w:r>
        <w:t xml:space="preserve"> </w:t>
      </w:r>
      <w:r w:rsidR="00DD413F">
        <w:t xml:space="preserve">published data </w:t>
      </w:r>
      <w:ins w:id="407" w:author="Microsoft Office User" w:date="2017-01-28T14:02:00Z">
        <w:r w:rsidR="00C94253">
          <w:fldChar w:fldCharType="begin" w:fldLock="1"/>
        </w:r>
      </w:ins>
      <w:r w:rsidR="004810EC">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C94253">
        <w:fldChar w:fldCharType="separate"/>
      </w:r>
      <w:r w:rsidR="00102275" w:rsidRPr="00102275">
        <w:rPr>
          <w:noProof/>
        </w:rPr>
        <w:t>(22)</w:t>
      </w:r>
      <w:ins w:id="408"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ins w:id="409"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410" w:author="Microsoft Office User" w:date="2017-07-17T14:51:00Z">
        <w:r w:rsidR="00776581">
          <w:t xml:space="preserve"> There </w:t>
        </w:r>
        <w:r w:rsidR="00900242">
          <w:t xml:space="preserve">were no significant differences in BMI in the </w:t>
        </w:r>
      </w:ins>
      <w:ins w:id="411" w:author="Microsoft Office User" w:date="2017-07-17T14:52:00Z">
        <w:r w:rsidR="00900242">
          <w:t>c</w:t>
        </w:r>
      </w:ins>
      <w:ins w:id="412" w:author="Microsoft Office User" w:date="2017-07-17T14:51:00Z">
        <w:r w:rsidR="00900242">
          <w:t>ontrol</w:t>
        </w:r>
      </w:ins>
      <w:ins w:id="413" w:author="Microsoft Office User" w:date="2017-07-17T14:52:00Z">
        <w:r w:rsidR="00900242">
          <w:t>s</w:t>
        </w:r>
      </w:ins>
      <w:ins w:id="414" w:author="Microsoft Office User" w:date="2017-07-17T14:51:00Z">
        <w:r w:rsidR="00900242">
          <w:t xml:space="preserve"> compared to the Cushing’s</w:t>
        </w:r>
      </w:ins>
      <w:ins w:id="415" w:author="Microsoft Office User" w:date="2017-07-17T14:52:00Z">
        <w:r w:rsidR="00900242">
          <w:t xml:space="preserve"> at either level </w:t>
        </w:r>
        <w:commentRangeStart w:id="416"/>
        <w:r w:rsidR="00900242">
          <w:t>(</w:t>
        </w:r>
      </w:ins>
      <w:ins w:id="417" w:author="Microsoft Office User" w:date="2017-07-17T14:53:00Z">
        <w:r w:rsidR="00900242">
          <w:t>p=0.19628</w:t>
        </w:r>
      </w:ins>
      <w:ins w:id="418" w:author="Microsoft Office User" w:date="2017-07-17T14:52:00Z">
        <w:r w:rsidR="00900242">
          <w:t>); however</w:t>
        </w:r>
      </w:ins>
      <w:ins w:id="419" w:author="Microsoft Office User" w:date="2017-07-17T14:53:00Z">
        <w:r w:rsidR="00900242">
          <w:t xml:space="preserve">, </w:t>
        </w:r>
      </w:ins>
      <w:ins w:id="420" w:author="Microsoft Office User" w:date="2017-07-17T14:52:00Z">
        <w:r w:rsidR="00900242">
          <w:t xml:space="preserve">there </w:t>
        </w:r>
      </w:ins>
      <w:ins w:id="421" w:author="Microsoft Office User" w:date="2017-07-17T14:53:00Z">
        <w:r w:rsidR="00900242">
          <w:t xml:space="preserve">were significant differences in </w:t>
        </w:r>
      </w:ins>
      <w:ins w:id="422" w:author="Microsoft Office User" w:date="2017-07-17T14:54:00Z">
        <w:r w:rsidR="00900242">
          <w:t xml:space="preserve">BMI </w:t>
        </w:r>
      </w:ins>
      <w:ins w:id="423" w:author="Microsoft Office User" w:date="2017-07-17T15:33:00Z">
        <w:r w:rsidR="00314D54">
          <w:t xml:space="preserve">status </w:t>
        </w:r>
      </w:ins>
      <w:ins w:id="424" w:author="Microsoft Office User" w:date="2017-07-17T14:54:00Z">
        <w:r w:rsidR="00900242">
          <w:t xml:space="preserve">within the groups (p=0.00016), </w:t>
        </w:r>
      </w:ins>
      <w:commentRangeEnd w:id="416"/>
      <w:ins w:id="425" w:author="Microsoft Office User" w:date="2017-07-17T14:59:00Z">
        <w:r w:rsidR="0018286A">
          <w:rPr>
            <w:rStyle w:val="CommentReference"/>
          </w:rPr>
          <w:commentReference w:id="416"/>
        </w:r>
      </w:ins>
      <w:ins w:id="426" w:author="Microsoft Office User" w:date="2017-07-17T14:54:00Z">
        <w:r w:rsidR="00900242">
          <w:t xml:space="preserve">as was </w:t>
        </w:r>
        <w:commentRangeStart w:id="427"/>
        <w:r w:rsidR="00900242">
          <w:t>expected</w:t>
        </w:r>
      </w:ins>
      <w:commentRangeEnd w:id="427"/>
      <w:ins w:id="428" w:author="Microsoft Office User" w:date="2017-07-18T12:56:00Z">
        <w:r w:rsidR="00A43963">
          <w:rPr>
            <w:rStyle w:val="CommentReference"/>
          </w:rPr>
          <w:commentReference w:id="427"/>
        </w:r>
      </w:ins>
      <w:ins w:id="429" w:author="Microsoft Office User" w:date="2017-07-17T14:54:00Z">
        <w:r w:rsidR="00900242">
          <w:t>.</w:t>
        </w:r>
      </w:ins>
      <w:ins w:id="430" w:author="Microsoft Office User" w:date="2017-07-17T14:51:00Z">
        <w:r w:rsidR="00900242">
          <w:t xml:space="preserve"> </w:t>
        </w:r>
      </w:ins>
      <w:r w:rsidR="0024487D">
        <w:t xml:space="preserve"> </w:t>
      </w:r>
      <w:ins w:id="431" w:author="Microsoft Office User" w:date="2017-07-21T12:26:00Z">
        <w:r w:rsidR="009E06A7">
          <w:t xml:space="preserve">Furthermore, obese Cushing’s patients had greater abdominal circumference when compared to obese controls, though this </w:t>
        </w:r>
      </w:ins>
      <w:ins w:id="432" w:author="Microsoft Office User" w:date="2017-07-21T12:27:00Z">
        <w:r w:rsidR="009E06A7">
          <w:t xml:space="preserve">did not reach statistical </w:t>
        </w:r>
        <w:commentRangeStart w:id="433"/>
        <w:r w:rsidR="009E06A7">
          <w:t>significance</w:t>
        </w:r>
        <w:commentRangeEnd w:id="433"/>
        <w:r w:rsidR="009E06A7">
          <w:rPr>
            <w:rStyle w:val="CommentReference"/>
          </w:rPr>
          <w:commentReference w:id="433"/>
        </w:r>
        <w:r w:rsidR="009E06A7">
          <w:t xml:space="preserve">. </w:t>
        </w:r>
      </w:ins>
      <w:r w:rsidR="0024487D">
        <w:t xml:space="preserve">The presence of Cushing’s in individuals with a high BMI leads to increased insulin resistance (measured by HOMA-IR score), above that of </w:t>
      </w:r>
      <w:commentRangeStart w:id="434"/>
      <w:r w:rsidR="0024487D">
        <w:t>Cushing’s</w:t>
      </w:r>
      <w:commentRangeEnd w:id="434"/>
      <w:r w:rsidR="007724A7">
        <w:rPr>
          <w:rStyle w:val="CommentReference"/>
        </w:rPr>
        <w:commentReference w:id="434"/>
      </w:r>
      <w:r w:rsidR="0024487D">
        <w:t xml:space="preserve"> or </w:t>
      </w:r>
      <w:commentRangeStart w:id="435"/>
      <w:r w:rsidR="0024487D">
        <w:t>obesity</w:t>
      </w:r>
      <w:commentRangeEnd w:id="435"/>
      <w:r w:rsidR="007724A7">
        <w:rPr>
          <w:rStyle w:val="CommentReference"/>
        </w:rPr>
        <w:commentReference w:id="435"/>
      </w:r>
      <w:r w:rsidR="0024487D">
        <w:t xml:space="preserve"> alone</w:t>
      </w:r>
      <w:ins w:id="436"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37"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38" w:author="Microsoft Office User" w:date="2017-07-12T15:24:00Z">
        <w:r w:rsidR="00DF0102">
          <w:t>ity</w:t>
        </w:r>
      </w:ins>
      <w:r w:rsidR="00CF5A89">
        <w:t xml:space="preserve"> (</w:t>
      </w:r>
      <w:commentRangeStart w:id="439"/>
      <w:r w:rsidR="00183312">
        <w:t>cite</w:t>
      </w:r>
      <w:commentRangeEnd w:id="439"/>
      <w:r w:rsidR="00C94253">
        <w:rPr>
          <w:rStyle w:val="CommentReference"/>
        </w:rPr>
        <w:commentReference w:id="439"/>
      </w:r>
      <w:r w:rsidR="00CF5A89">
        <w:t>). HFD-fed, dexamethasone-</w:t>
      </w:r>
      <w:r w:rsidR="007E0200">
        <w:t>treated mice were signific</w:t>
      </w:r>
      <w:r w:rsidR="00E26151">
        <w:t>antly more resistant to insulin-</w:t>
      </w:r>
      <w:r w:rsidR="007E0200">
        <w:t>stimulated glucose uptake when compared to all other groups</w:t>
      </w:r>
      <w:ins w:id="440" w:author="Microsoft Office User" w:date="2017-05-17T13:25:00Z">
        <w:r w:rsidR="0064019A">
          <w:t xml:space="preserve"> (Figure 1D)</w:t>
        </w:r>
      </w:ins>
      <w:ins w:id="441" w:author="Microsoft Office User" w:date="2017-07-17T15:03:00Z">
        <w:r w:rsidR="007724A7">
          <w:t>; t</w:t>
        </w:r>
      </w:ins>
      <w:r w:rsidR="007E0200">
        <w:t>hough, it is important to note that the NCD-fed, dexamethasone</w:t>
      </w:r>
      <w:ins w:id="442" w:author="Microsoft Office User" w:date="2017-07-17T15:03:00Z">
        <w:r w:rsidR="007724A7">
          <w:t>-</w:t>
        </w:r>
      </w:ins>
      <w:r w:rsidR="007E0200">
        <w:t xml:space="preserve">treated animals still experienced some insulin resistance at this high dose.  Additionally, </w:t>
      </w:r>
      <w:r w:rsidR="000E42FD">
        <w:t>HFD</w:t>
      </w:r>
      <w:ins w:id="443" w:author="Microsoft Office User" w:date="2017-07-17T15:04:00Z">
        <w:r w:rsidR="007724A7">
          <w:t xml:space="preserve"> </w:t>
        </w:r>
      </w:ins>
      <w:r w:rsidR="000E42FD">
        <w:t>dexamethasone</w:t>
      </w:r>
      <w:ins w:id="444"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45" w:author="Microsoft Office User" w:date="2017-07-17T15:39:00Z">
        <w:r w:rsidR="00D32519">
          <w:t xml:space="preserve">; Figure </w:t>
        </w:r>
        <w:r w:rsidR="00A11703">
          <w:t>1E</w:t>
        </w:r>
      </w:ins>
      <w:r w:rsidR="000E42FD">
        <w:t>).</w:t>
      </w:r>
      <w:ins w:id="446"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ins w:id="447" w:author="Microsoft Office User" w:date="2017-07-17T15:13:00Z">
        <w:r w:rsidR="00EF4EEC">
          <w:t>11</w:t>
        </w:r>
      </w:ins>
      <w:r w:rsidR="00191472">
        <w:t xml:space="preserve"> weeks of HFD) treated with dexamethasone for </w:t>
      </w:r>
      <w:ins w:id="448"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49" w:author="Microsoft Office User" w:date="2017-07-17T15:36:00Z">
        <w:r w:rsidR="009C06B4">
          <w:t>)</w:t>
        </w:r>
      </w:ins>
      <w:r w:rsidR="0003545C">
        <w:t xml:space="preserve">. </w:t>
      </w:r>
      <w:r w:rsidR="0096431C">
        <w:t xml:space="preserve">As expected, blood glucose </w:t>
      </w:r>
      <w:ins w:id="450"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51" w:author="Microsoft Office User" w:date="2017-07-17T15:41:00Z">
        <w:r w:rsidR="001825A7">
          <w:t>0.915;</w:t>
        </w:r>
      </w:ins>
      <w:r w:rsidR="0060769C">
        <w:t xml:space="preserve"> S</w:t>
      </w:r>
      <w:r w:rsidR="0096431C">
        <w:t>up</w:t>
      </w:r>
      <w:r w:rsidR="0060769C">
        <w:t>plementary</w:t>
      </w:r>
      <w:r w:rsidR="0096431C">
        <w:t xml:space="preserve"> </w:t>
      </w:r>
      <w:proofErr w:type="spellStart"/>
      <w:r w:rsidR="0060769C">
        <w:t>FIgure</w:t>
      </w:r>
      <w:proofErr w:type="spellEnd"/>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52" w:author="Microsoft Office User" w:date="2017-07-17T15:12:00Z">
        <w:r w:rsidR="00D1071D">
          <w:t>xx</w:t>
        </w:r>
      </w:ins>
      <w:commentRangeStart w:id="453"/>
      <w:commentRangeStart w:id="454"/>
      <w:r w:rsidR="00DA2A9C">
        <w:t xml:space="preserve"> </w:t>
      </w:r>
      <w:commentRangeEnd w:id="453"/>
      <w:r w:rsidR="004E0CEB">
        <w:rPr>
          <w:rStyle w:val="CommentReference"/>
        </w:rPr>
        <w:commentReference w:id="453"/>
      </w:r>
      <w:commentRangeEnd w:id="454"/>
      <w:r w:rsidR="00A7582B">
        <w:rPr>
          <w:rStyle w:val="CommentReference"/>
        </w:rPr>
        <w:commentReference w:id="454"/>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55" w:author="Microsoft Office User" w:date="2017-05-17T14:15:00Z">
        <w:r w:rsidR="00B55F6F">
          <w:t>E</w:t>
        </w:r>
      </w:ins>
      <w:r w:rsidR="003F1693">
        <w:t xml:space="preserve">). </w:t>
      </w:r>
      <w:r w:rsidR="00CD6CE7">
        <w:t>Basal</w:t>
      </w:r>
      <w:r w:rsidR="00101A0C">
        <w:t xml:space="preserve"> </w:t>
      </w:r>
      <w:ins w:id="456" w:author="Microsoft Office User" w:date="2017-07-17T15:16:00Z">
        <w:r w:rsidR="00C543E4">
          <w:t>endogenous</w:t>
        </w:r>
      </w:ins>
      <w:r w:rsidR="00903291">
        <w:t xml:space="preserve"> glucose production</w:t>
      </w:r>
      <w:r w:rsidR="00101A0C">
        <w:t xml:space="preserve"> (</w:t>
      </w:r>
      <w:ins w:id="457" w:author="Microsoft Office User" w:date="2017-07-17T15:16:00Z">
        <w:r w:rsidR="00C543E4">
          <w:t>E</w:t>
        </w:r>
      </w:ins>
      <w:r w:rsidR="00101A0C">
        <w:t>GP)</w:t>
      </w:r>
      <w:r w:rsidR="00903291">
        <w:t xml:space="preserve"> was</w:t>
      </w:r>
      <w:r w:rsidR="00101A0C">
        <w:t xml:space="preserve"> </w:t>
      </w:r>
      <w:ins w:id="458"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59"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60" w:author="Microsoft Office User" w:date="2017-07-17T15:11:00Z">
        <w:r w:rsidR="00D1071D">
          <w:t>E</w:t>
        </w:r>
      </w:ins>
      <w:r w:rsidR="00A61850">
        <w:t xml:space="preserve">GP </w:t>
      </w:r>
      <w:r w:rsidR="00B34443">
        <w:t xml:space="preserve">being </w:t>
      </w:r>
      <w:commentRangeStart w:id="461"/>
      <w:r w:rsidR="00E25306">
        <w:t>5</w:t>
      </w:r>
      <w:r w:rsidR="00B34443">
        <w:t xml:space="preserve">-fold </w:t>
      </w:r>
      <w:commentRangeEnd w:id="461"/>
      <w:r w:rsidR="00146EBC">
        <w:rPr>
          <w:rStyle w:val="CommentReference"/>
        </w:rPr>
        <w:commentReference w:id="461"/>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62" w:author="Microsoft Office User" w:date="2017-05-17T14:15:00Z">
        <w:r w:rsidR="003A2FE4">
          <w:t xml:space="preserve"> (Figure 1</w:t>
        </w:r>
      </w:ins>
      <w:ins w:id="463" w:author="Microsoft Office User" w:date="2017-05-17T14:33:00Z">
        <w:r w:rsidR="00624A74">
          <w:t>F)</w:t>
        </w:r>
      </w:ins>
      <w:r w:rsidR="00903291">
        <w:t>.</w:t>
      </w:r>
      <w:r w:rsidR="00191472">
        <w:t xml:space="preserve"> </w:t>
      </w:r>
      <w:r w:rsidR="004E0CEB">
        <w:t>Notably, while overall glucose turnover was unchanged</w:t>
      </w:r>
      <w:ins w:id="464" w:author="Microsoft Office User" w:date="2017-05-17T14:21:00Z">
        <w:r w:rsidR="009B1258">
          <w:t xml:space="preserve"> in the presence of insulin</w:t>
        </w:r>
      </w:ins>
      <w:ins w:id="465" w:author="Microsoft Office User" w:date="2017-05-17T14:16:00Z">
        <w:r w:rsidR="00624A74">
          <w:t xml:space="preserve"> (</w:t>
        </w:r>
      </w:ins>
      <w:ins w:id="466" w:author="Microsoft Office User" w:date="2017-07-17T16:47:00Z">
        <w:r w:rsidR="00305AF5">
          <w:t xml:space="preserve">p=0.141; </w:t>
        </w:r>
      </w:ins>
      <w:ins w:id="467"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68"/>
      <w:r w:rsidR="00976FAB">
        <w:t>Figure</w:t>
      </w:r>
      <w:commentRangeEnd w:id="468"/>
      <w:r w:rsidR="000B0A44">
        <w:rPr>
          <w:rStyle w:val="CommentReference"/>
        </w:rPr>
        <w:commentReference w:id="468"/>
      </w:r>
      <w:r w:rsidR="00976FAB">
        <w:t xml:space="preserve"> 1</w:t>
      </w:r>
      <w:ins w:id="469" w:author="Microsoft Office User" w:date="2017-05-17T14:17:00Z">
        <w:r w:rsidR="00624A74">
          <w:t>H</w:t>
        </w:r>
      </w:ins>
      <w:r w:rsidR="00976FAB">
        <w:t>).</w:t>
      </w:r>
      <w:r w:rsidR="00191472">
        <w:t xml:space="preserve"> These data suggest that increased </w:t>
      </w:r>
      <w:ins w:id="470" w:author="Microsoft Office User" w:date="2017-07-17T15:16:00Z">
        <w:r w:rsidR="00C543E4">
          <w:t>E</w:t>
        </w:r>
      </w:ins>
      <w:r w:rsidR="00EF6140">
        <w:t>GP</w:t>
      </w:r>
      <w:r w:rsidR="00191472">
        <w:t xml:space="preserve"> </w:t>
      </w:r>
      <w:r w:rsidR="0003545C">
        <w:t xml:space="preserve">and </w:t>
      </w:r>
      <w:r w:rsidR="00191472">
        <w:t xml:space="preserve">reduced suppression of </w:t>
      </w:r>
      <w:ins w:id="471"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72"/>
      <w:r w:rsidR="005A6A0D">
        <w:t>NAFLD</w:t>
      </w:r>
      <w:commentRangeEnd w:id="472"/>
      <w:r w:rsidR="005A6A0D">
        <w:rPr>
          <w:rStyle w:val="CommentReference"/>
        </w:rPr>
        <w:commentReference w:id="472"/>
      </w:r>
      <w:r w:rsidR="005A6A0D">
        <w:t>.</w:t>
      </w:r>
      <w:r w:rsidR="00326112">
        <w:t xml:space="preserve"> We observed </w:t>
      </w:r>
      <w:r w:rsidR="005C652C">
        <w:t>slight increases in plasma ALT</w:t>
      </w:r>
      <w:r w:rsidR="002C7B71">
        <w:t xml:space="preserve">, </w:t>
      </w:r>
      <w:ins w:id="473"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74" w:author="Microsoft Office User" w:date="2017-07-17T16:14:00Z">
        <w:r w:rsidR="005A6A0D">
          <w:t xml:space="preserve">were </w:t>
        </w:r>
      </w:ins>
      <w:proofErr w:type="spellStart"/>
      <w:ins w:id="475" w:author="Microsoft Office User" w:date="2017-07-17T15:47:00Z">
        <w:r w:rsidR="00FB508F">
          <w:t>synergystically</w:t>
        </w:r>
      </w:ins>
      <w:proofErr w:type="spellEnd"/>
      <w:r w:rsidR="00853FDE">
        <w:t xml:space="preserve"> </w:t>
      </w:r>
      <w:commentRangeStart w:id="476"/>
      <w:r w:rsidR="00853FDE">
        <w:t>elevated</w:t>
      </w:r>
      <w:commentRangeEnd w:id="476"/>
      <w:r w:rsidR="00372F30">
        <w:rPr>
          <w:rStyle w:val="CommentReference"/>
        </w:rPr>
        <w:commentReference w:id="476"/>
      </w:r>
      <w:r w:rsidR="00853FDE">
        <w:t xml:space="preserve"> in obese Cushing’s patients</w:t>
      </w:r>
      <w:ins w:id="477" w:author="Microsoft Office User" w:date="2017-01-28T14:04:00Z">
        <w:r w:rsidR="00C94253">
          <w:t xml:space="preserve"> (Figure 2</w:t>
        </w:r>
      </w:ins>
      <w:ins w:id="478" w:author="Microsoft Office User" w:date="2017-05-17T14:38:00Z">
        <w:r w:rsidR="00624A74">
          <w:t>A</w:t>
        </w:r>
      </w:ins>
      <w:ins w:id="479" w:author="Microsoft Office User" w:date="2017-01-28T14:04:00Z">
        <w:r w:rsidR="00C94253">
          <w:t>)</w:t>
        </w:r>
      </w:ins>
      <w:r w:rsidR="00853FDE">
        <w:t>.</w:t>
      </w:r>
      <w:r w:rsidR="00BE5239">
        <w:t xml:space="preserve"> </w:t>
      </w:r>
    </w:p>
    <w:p w14:paraId="3A84165D" w14:textId="77777777" w:rsidR="00137675" w:rsidRDefault="00137675"/>
    <w:p w14:paraId="46A4C33F" w14:textId="4EF05C6A" w:rsidR="00B63F75" w:rsidRDefault="002E6E28">
      <w:r>
        <w:t xml:space="preserve">Since </w:t>
      </w:r>
      <w:r w:rsidR="00B96BDB">
        <w:t>elevated liver enzymes are just on</w:t>
      </w:r>
      <w:r w:rsidR="00832CF5">
        <w:t>e indicator of liver disease</w:t>
      </w:r>
      <w:ins w:id="480"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81" w:author="Microsoft Office User" w:date="2017-07-17T16:15:00Z">
        <w:r w:rsidR="00DB430E">
          <w:t xml:space="preserve"> outcome</w:t>
        </w:r>
      </w:ins>
      <w:r w:rsidR="00B96BDB">
        <w:t xml:space="preserve"> in our mouse model. HFD-fed, Dexamethasone treated mice had </w:t>
      </w:r>
      <w:ins w:id="482"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83" w:author="Microsoft Office User" w:date="2017-07-17T16:16:00Z">
        <w:r w:rsidR="002874F0">
          <w:t xml:space="preserve">and there was a </w:t>
        </w:r>
      </w:ins>
      <w:ins w:id="484" w:author="Microsoft Office User" w:date="2017-07-17T16:17:00Z">
        <w:r w:rsidR="002874F0">
          <w:t xml:space="preserve">significant interaction of drug and diet </w:t>
        </w:r>
      </w:ins>
      <w:r w:rsidR="00CA4094">
        <w:t>(</w:t>
      </w:r>
      <w:ins w:id="485" w:author="Microsoft Office User" w:date="2017-07-17T16:17:00Z">
        <w:r w:rsidR="002874F0">
          <w:t xml:space="preserve">p=0.0000677; </w:t>
        </w:r>
      </w:ins>
      <w:r w:rsidR="00CA4094">
        <w:t>Figure</w:t>
      </w:r>
      <w:ins w:id="486" w:author="Microsoft Office User" w:date="2017-01-28T14:04:00Z">
        <w:r w:rsidR="00C94253">
          <w:t xml:space="preserve"> 2</w:t>
        </w:r>
      </w:ins>
      <w:ins w:id="487"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88" w:author="Microsoft Office User" w:date="2017-07-17T16:18:00Z">
        <w:r w:rsidR="002874F0">
          <w:t>exac</w:t>
        </w:r>
      </w:ins>
      <w:ins w:id="489" w:author="Microsoft Office User" w:date="2017-07-17T16:19:00Z">
        <w:r w:rsidR="002874F0">
          <w:t>erbated</w:t>
        </w:r>
      </w:ins>
      <w:ins w:id="490" w:author="Microsoft Office User" w:date="2017-07-17T16:18:00Z">
        <w:r w:rsidR="002874F0">
          <w:t xml:space="preserve"> </w:t>
        </w:r>
      </w:ins>
      <w:r w:rsidR="00B97DA4">
        <w:t>lipid levels in this group</w:t>
      </w:r>
      <w:ins w:id="491" w:author="Microsoft Office User" w:date="2017-07-17T16:18:00Z">
        <w:r w:rsidR="002874F0">
          <w:t xml:space="preserve"> when compared to HFD</w:t>
        </w:r>
      </w:ins>
      <w:ins w:id="492" w:author="Microsoft Office User" w:date="2017-07-17T16:19:00Z">
        <w:r w:rsidR="002874F0">
          <w:t>-fed</w:t>
        </w:r>
      </w:ins>
      <w:ins w:id="493" w:author="Microsoft Office User" w:date="2017-07-17T16:18:00Z">
        <w:r w:rsidR="002874F0">
          <w:t xml:space="preserve"> controls</w:t>
        </w:r>
      </w:ins>
      <w:r w:rsidR="00B97DA4">
        <w:t xml:space="preserve"> (Figure</w:t>
      </w:r>
      <w:ins w:id="494" w:author="Microsoft Office User" w:date="2017-01-28T14:04:00Z">
        <w:r w:rsidR="00C94253">
          <w:t xml:space="preserve"> 2</w:t>
        </w:r>
      </w:ins>
      <w:ins w:id="495" w:author="Microsoft Office User" w:date="2017-05-17T14:39:00Z">
        <w:r w:rsidR="00624A74">
          <w:t>C</w:t>
        </w:r>
      </w:ins>
      <w:r w:rsidR="00B97DA4">
        <w:t>).</w:t>
      </w:r>
      <w:r w:rsidR="00B63F75">
        <w:t xml:space="preserve"> </w:t>
      </w:r>
    </w:p>
    <w:p w14:paraId="58443D3E" w14:textId="77777777" w:rsidR="00B63F75" w:rsidRDefault="00B63F75"/>
    <w:p w14:paraId="785ABFAE" w14:textId="3F98B738" w:rsidR="00137675" w:rsidRPr="001D5F06" w:rsidRDefault="000C20C5">
      <w:ins w:id="496"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97" w:author="Microsoft Office User" w:date="2017-07-17T16:42:00Z">
        <w:r w:rsidR="00C62EE3">
          <w:t xml:space="preserve">, </w:t>
        </w:r>
      </w:ins>
      <w:r w:rsidR="00B63F75" w:rsidRPr="00B63F75">
        <w:rPr>
          <w:i/>
        </w:rPr>
        <w:t>Srebf1</w:t>
      </w:r>
      <w:r w:rsidR="00B63F75">
        <w:t xml:space="preserve"> and </w:t>
      </w:r>
      <w:proofErr w:type="spellStart"/>
      <w:r w:rsidR="00B63F75" w:rsidRPr="00B63F75">
        <w:rPr>
          <w:i/>
        </w:rPr>
        <w:t>Fasn</w:t>
      </w:r>
      <w:proofErr w:type="spellEnd"/>
      <w:ins w:id="498" w:author="Microsoft Office User" w:date="2017-07-17T16:42:00Z">
        <w:r w:rsidR="00C62EE3">
          <w:t>,</w:t>
        </w:r>
      </w:ins>
      <w:r w:rsidR="00B63F75">
        <w:t xml:space="preserve"> w</w:t>
      </w:r>
      <w:ins w:id="499" w:author="Microsoft Office User" w:date="2017-07-17T16:20:00Z">
        <w:r>
          <w:t>ere</w:t>
        </w:r>
      </w:ins>
      <w:r w:rsidR="00B63F75">
        <w:t xml:space="preserve"> assessed via qPCR (Figure</w:t>
      </w:r>
      <w:ins w:id="500" w:author="Microsoft Office User" w:date="2017-01-28T14:04:00Z">
        <w:r w:rsidR="00C94253">
          <w:t xml:space="preserve"> 2</w:t>
        </w:r>
      </w:ins>
      <w:ins w:id="501" w:author="Microsoft Office User" w:date="2017-05-17T14:43:00Z">
        <w:r w:rsidR="00E356AD">
          <w:t>D</w:t>
        </w:r>
      </w:ins>
      <w:r w:rsidR="00B63F75">
        <w:t xml:space="preserve">).  </w:t>
      </w:r>
      <w:ins w:id="502" w:author="Microsoft Office User" w:date="2017-07-17T16:36:00Z">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ins>
      <w:r w:rsidR="0029021E">
        <w:t>oth transcripts were</w:t>
      </w:r>
      <w:ins w:id="503" w:author="Microsoft Office User" w:date="2017-07-17T16:43:00Z">
        <w:r w:rsidR="00C62EE3">
          <w:t xml:space="preserve"> somewhat</w:t>
        </w:r>
      </w:ins>
      <w:r w:rsidR="00793D2F">
        <w:t xml:space="preserve"> elevated in response to HFD alone, </w:t>
      </w:r>
      <w:ins w:id="504" w:author="Microsoft Office User" w:date="2017-07-17T16:38:00Z">
        <w:r w:rsidR="0086228C">
          <w:t>the</w:t>
        </w:r>
        <w:r w:rsidR="00687875">
          <w:t xml:space="preserve">re was no difference between the </w:t>
        </w:r>
      </w:ins>
      <w:r w:rsidR="000E42FD">
        <w:t>dexamethasone</w:t>
      </w:r>
      <w:r w:rsidR="00C438E1">
        <w:t xml:space="preserve">-treated </w:t>
      </w:r>
      <w:ins w:id="505" w:author="Microsoft Office User" w:date="2017-07-17T16:41:00Z">
        <w:r w:rsidR="00687875">
          <w:t>groups</w:t>
        </w:r>
      </w:ins>
      <w:ins w:id="506"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507" w:author="Microsoft Office User" w:date="2017-07-17T16:50:00Z">
        <w:r>
          <w:t xml:space="preserve">We </w:t>
        </w:r>
        <w:commentRangeStart w:id="508"/>
        <w:r>
          <w:t xml:space="preserve">evaluated body mass </w:t>
        </w:r>
      </w:ins>
      <w:commentRangeEnd w:id="508"/>
      <w:ins w:id="509" w:author="Microsoft Office User" w:date="2017-07-17T17:01:00Z">
        <w:r w:rsidR="00255829">
          <w:rPr>
            <w:rStyle w:val="CommentReference"/>
          </w:rPr>
          <w:commentReference w:id="508"/>
        </w:r>
      </w:ins>
      <w:ins w:id="510" w:author="Microsoft Office User" w:date="2017-07-17T16:50:00Z">
        <w:r>
          <w:t>in these mice</w:t>
        </w:r>
      </w:ins>
      <w:ins w:id="511" w:author="Microsoft Office User" w:date="2017-07-17T16:56:00Z">
        <w:r>
          <w:t xml:space="preserve"> via </w:t>
        </w:r>
        <w:proofErr w:type="spellStart"/>
        <w:r>
          <w:t>EchoMRI</w:t>
        </w:r>
        <w:proofErr w:type="spellEnd"/>
        <w:r>
          <w:t>.</w:t>
        </w:r>
      </w:ins>
      <w:ins w:id="512" w:author="Microsoft Office User" w:date="2017-07-17T16:50:00Z">
        <w:r>
          <w:t xml:space="preserve"> Contrary to expectations</w:t>
        </w:r>
      </w:ins>
      <w:ins w:id="513" w:author="Microsoft Office User" w:date="2017-07-17T16:57:00Z">
        <w:r>
          <w:t>,</w:t>
        </w:r>
      </w:ins>
      <w:ins w:id="514" w:author="Microsoft Office User" w:date="2017-07-17T16:50:00Z">
        <w:r>
          <w:t xml:space="preserve"> we observed </w:t>
        </w:r>
      </w:ins>
      <w:ins w:id="515" w:author="Microsoft Office User" w:date="2017-07-17T16:51:00Z">
        <w:r>
          <w:t>re</w:t>
        </w:r>
      </w:ins>
      <w:ins w:id="516" w:author="Microsoft Office User" w:date="2017-07-17T16:52:00Z">
        <w:r>
          <w:t>ductions in fat mass in the HFD-fed dexamethasone treated group</w:t>
        </w:r>
      </w:ins>
      <w:ins w:id="517" w:author="Microsoft Office User" w:date="2017-07-17T16:57:00Z">
        <w:r>
          <w:t xml:space="preserve"> (</w:t>
        </w:r>
        <w:commentRangeStart w:id="518"/>
        <w:r>
          <w:t>Figure</w:t>
        </w:r>
      </w:ins>
      <w:commentRangeEnd w:id="518"/>
      <w:ins w:id="519" w:author="Microsoft Office User" w:date="2017-07-17T16:59:00Z">
        <w:r w:rsidR="00E2033A">
          <w:rPr>
            <w:rStyle w:val="CommentReference"/>
          </w:rPr>
          <w:commentReference w:id="518"/>
        </w:r>
      </w:ins>
      <w:ins w:id="520" w:author="Microsoft Office User" w:date="2017-07-17T16:57:00Z">
        <w:r>
          <w:t xml:space="preserve"> 3</w:t>
        </w:r>
        <w:proofErr w:type="gramStart"/>
        <w:r>
          <w:t>A,B</w:t>
        </w:r>
        <w:proofErr w:type="gramEnd"/>
        <w:r>
          <w:t>)</w:t>
        </w:r>
      </w:ins>
      <w:ins w:id="521" w:author="Microsoft Office User" w:date="2017-07-17T16:52:00Z">
        <w:r>
          <w:t>. It is important to note that this loss was not depot specific</w:t>
        </w:r>
      </w:ins>
      <w:ins w:id="522" w:author="Microsoft Office User" w:date="2017-07-17T16:57:00Z">
        <w:r w:rsidR="00E2033A">
          <w:t xml:space="preserve"> (</w:t>
        </w:r>
        <w:commentRangeStart w:id="523"/>
        <w:r w:rsidR="00E2033A">
          <w:t>F</w:t>
        </w:r>
        <w:r>
          <w:t>igure</w:t>
        </w:r>
      </w:ins>
      <w:commentRangeEnd w:id="523"/>
      <w:ins w:id="524" w:author="Microsoft Office User" w:date="2017-07-17T16:59:00Z">
        <w:r w:rsidR="00E2033A">
          <w:rPr>
            <w:rStyle w:val="CommentReference"/>
          </w:rPr>
          <w:commentReference w:id="523"/>
        </w:r>
      </w:ins>
      <w:ins w:id="525" w:author="Microsoft Office User" w:date="2017-07-17T16:57:00Z">
        <w:r>
          <w:t xml:space="preserve"> 3C).</w:t>
        </w:r>
      </w:ins>
      <w:ins w:id="526" w:author="Microsoft Office User" w:date="2017-07-17T16:52:00Z">
        <w:r>
          <w:t xml:space="preserve"> There was no change in fat mass in response to dexamethasone treatment in the chow-fed group (Figure 3</w:t>
        </w:r>
      </w:ins>
      <w:ins w:id="527" w:author="Microsoft Office User" w:date="2017-07-17T16:58:00Z">
        <w:r>
          <w:t>B</w:t>
        </w:r>
      </w:ins>
      <w:ins w:id="528" w:author="Microsoft Office User" w:date="2017-07-17T16:52:00Z">
        <w:r>
          <w:t>).</w:t>
        </w:r>
      </w:ins>
      <w:ins w:id="529" w:author="Microsoft Office User" w:date="2017-07-17T16:50:00Z">
        <w:r>
          <w:t xml:space="preserve"> </w:t>
        </w:r>
      </w:ins>
      <w:r w:rsidR="00567887">
        <w:t xml:space="preserve">There were no significant differences in food </w:t>
      </w:r>
      <w:commentRangeStart w:id="530"/>
      <w:r w:rsidR="00567887">
        <w:t>consumption</w:t>
      </w:r>
      <w:commentRangeEnd w:id="530"/>
      <w:r w:rsidR="00567887">
        <w:rPr>
          <w:rStyle w:val="CommentReference"/>
        </w:rPr>
        <w:commentReference w:id="530"/>
      </w:r>
      <w:ins w:id="531" w:author="Microsoft Office User" w:date="2017-05-17T15:12:00Z">
        <w:r>
          <w:t xml:space="preserve"> (</w:t>
        </w:r>
        <w:commentRangeStart w:id="532"/>
        <w:r>
          <w:t>Figure</w:t>
        </w:r>
      </w:ins>
      <w:commentRangeEnd w:id="532"/>
      <w:ins w:id="533" w:author="Microsoft Office User" w:date="2017-07-17T16:59:00Z">
        <w:r w:rsidR="00E2033A">
          <w:rPr>
            <w:rStyle w:val="CommentReference"/>
          </w:rPr>
          <w:commentReference w:id="532"/>
        </w:r>
      </w:ins>
      <w:ins w:id="534" w:author="Microsoft Office User" w:date="2017-05-17T15:12:00Z">
        <w:r>
          <w:t xml:space="preserve"> 3D</w:t>
        </w:r>
        <w:r w:rsidR="000E75DF">
          <w:t>)</w:t>
        </w:r>
      </w:ins>
      <w:r w:rsidR="00567887">
        <w:t>.</w:t>
      </w:r>
      <w:ins w:id="535" w:author="Microsoft Office User" w:date="2017-07-17T17:03:00Z">
        <w:r w:rsidR="001C22CC">
          <w:t xml:space="preserve"> As expected, the HFD-fed mice had larger adipocytes compared to chow-fed mice, but there was no effect of </w:t>
        </w:r>
        <w:commentRangeStart w:id="536"/>
        <w:r w:rsidR="001C22CC">
          <w:t>dexamethasone</w:t>
        </w:r>
      </w:ins>
      <w:commentRangeEnd w:id="536"/>
      <w:ins w:id="537" w:author="Microsoft Office User" w:date="2017-07-17T17:05:00Z">
        <w:r w:rsidR="001C22CC">
          <w:rPr>
            <w:rStyle w:val="CommentReference"/>
          </w:rPr>
          <w:commentReference w:id="536"/>
        </w:r>
      </w:ins>
      <w:ins w:id="538"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39"/>
      <w:r>
        <w:t>Fat cell size</w:t>
      </w:r>
      <w:r w:rsidR="00D422D1">
        <w:t>/inflammation</w:t>
      </w:r>
      <w:r>
        <w:t>…</w:t>
      </w:r>
      <w:commentRangeEnd w:id="539"/>
      <w:r w:rsidR="00FE4D5F">
        <w:rPr>
          <w:rStyle w:val="CommentReference"/>
        </w:rPr>
        <w:commentReference w:id="539"/>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40"/>
      <w:r w:rsidRPr="00481EB2">
        <w:rPr>
          <w:color w:val="2E74B5" w:themeColor="accent1" w:themeShade="BF"/>
          <w:sz w:val="32"/>
          <w:szCs w:val="32"/>
        </w:rPr>
        <w:t>Increased</w:t>
      </w:r>
      <w:commentRangeEnd w:id="540"/>
      <w:r w:rsidR="00A979ED">
        <w:rPr>
          <w:rStyle w:val="CommentReference"/>
        </w:rPr>
        <w:commentReference w:id="540"/>
      </w:r>
      <w:r w:rsidRPr="00481EB2">
        <w:rPr>
          <w:color w:val="2E74B5" w:themeColor="accent1" w:themeShade="BF"/>
          <w:sz w:val="32"/>
          <w:szCs w:val="32"/>
        </w:rPr>
        <w:t xml:space="preserve"> Lipolysis</w:t>
      </w:r>
    </w:p>
    <w:p w14:paraId="2CEB1620" w14:textId="08A7DEA2"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41"/>
      <w:r>
        <w:rPr>
          <w:color w:val="000000" w:themeColor="text1"/>
        </w:rPr>
        <w:t>NAFLD</w:t>
      </w:r>
      <w:commentRangeEnd w:id="541"/>
      <w:r w:rsidR="00DD4CD8">
        <w:rPr>
          <w:rStyle w:val="CommentReference"/>
        </w:rPr>
        <w:commentReference w:id="541"/>
      </w:r>
      <w:r w:rsidR="003E7C21">
        <w:rPr>
          <w:color w:val="000000" w:themeColor="text1"/>
        </w:rPr>
        <w:t>, and has been shown to increase with glucocorticoid treatment</w:t>
      </w:r>
      <w:ins w:id="542" w:author="Microsoft Office User" w:date="2017-07-18T11:43:00Z">
        <w:r w:rsidR="00271BB3">
          <w:rPr>
            <w:color w:val="000000" w:themeColor="text1"/>
          </w:rPr>
          <w:t>, though the underlying mechanisms are unclear</w:t>
        </w:r>
      </w:ins>
      <w:r>
        <w:rPr>
          <w:color w:val="000000" w:themeColor="text1"/>
        </w:rPr>
        <w:t>.</w:t>
      </w:r>
      <w:ins w:id="543"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44" w:author="Microsoft Office User" w:date="2017-01-28T14:05:00Z">
        <w:r w:rsidR="00C94253">
          <w:rPr>
            <w:color w:val="000000" w:themeColor="text1"/>
          </w:rPr>
          <w:t>figure 4</w:t>
        </w:r>
      </w:ins>
      <w:ins w:id="545" w:author="Microsoft Office User" w:date="2017-05-17T15:36:00Z">
        <w:r w:rsidR="00B06214">
          <w:rPr>
            <w:color w:val="000000" w:themeColor="text1"/>
          </w:rPr>
          <w:t>A-</w:t>
        </w:r>
      </w:ins>
      <w:ins w:id="546"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47" w:author="Microsoft Office User" w:date="2017-07-18T11:18:00Z">
        <w:r w:rsidR="00A14D1A">
          <w:rPr>
            <w:color w:val="000000" w:themeColor="text1"/>
          </w:rPr>
          <w:t xml:space="preserve"> (</w:t>
        </w:r>
        <w:commentRangeStart w:id="548"/>
        <w:r w:rsidR="00A14D1A">
          <w:rPr>
            <w:color w:val="000000" w:themeColor="text1"/>
          </w:rPr>
          <w:t>p</w:t>
        </w:r>
        <w:commentRangeEnd w:id="548"/>
        <w:r w:rsidR="00A14D1A">
          <w:rPr>
            <w:rStyle w:val="CommentReference"/>
          </w:rPr>
          <w:commentReference w:id="548"/>
        </w:r>
        <w:r w:rsidR="00A14D1A">
          <w:rPr>
            <w:color w:val="000000" w:themeColor="text1"/>
          </w:rPr>
          <w:t>=)</w:t>
        </w:r>
      </w:ins>
      <w:r w:rsidR="00E00C8F">
        <w:rPr>
          <w:color w:val="000000" w:themeColor="text1"/>
        </w:rPr>
        <w:t xml:space="preserve"> and increased glycerol release into the media</w:t>
      </w:r>
      <w:ins w:id="549" w:author="Microsoft Office User" w:date="2017-07-18T11:18:00Z">
        <w:r w:rsidR="00A14D1A">
          <w:rPr>
            <w:color w:val="000000" w:themeColor="text1"/>
          </w:rPr>
          <w:t xml:space="preserve"> (</w:t>
        </w:r>
        <w:commentRangeStart w:id="550"/>
        <w:r w:rsidR="00A14D1A">
          <w:rPr>
            <w:color w:val="000000" w:themeColor="text1"/>
          </w:rPr>
          <w:t>p</w:t>
        </w:r>
        <w:commentRangeEnd w:id="550"/>
        <w:r w:rsidR="00A14D1A">
          <w:rPr>
            <w:rStyle w:val="CommentReference"/>
          </w:rPr>
          <w:commentReference w:id="550"/>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51" w:author="Microsoft Office User" w:date="2017-07-14T15:30:00Z">
        <w:r w:rsidR="00B53A40">
          <w:rPr>
            <w:color w:val="000000" w:themeColor="text1"/>
          </w:rPr>
          <w:t xml:space="preserve"> </w:t>
        </w:r>
      </w:ins>
      <w:proofErr w:type="gramStart"/>
      <w:ins w:id="552" w:author="Microsoft Office User" w:date="2017-05-17T15:37:00Z">
        <w:r w:rsidR="00B06214">
          <w:rPr>
            <w:color w:val="000000" w:themeColor="text1"/>
          </w:rPr>
          <w:t>A,B</w:t>
        </w:r>
      </w:ins>
      <w:proofErr w:type="gramEnd"/>
      <w:ins w:id="553" w:author="Dave Bridges" w:date="2017-05-05T10:36:00Z">
        <w:r w:rsidR="004E4E85">
          <w:rPr>
            <w:color w:val="000000" w:themeColor="text1"/>
          </w:rPr>
          <w:t>)</w:t>
        </w:r>
      </w:ins>
      <w:r w:rsidR="00E00C8F">
        <w:rPr>
          <w:color w:val="000000" w:themeColor="text1"/>
        </w:rPr>
        <w:t xml:space="preserve">. To assess this further, we measured </w:t>
      </w:r>
      <w:proofErr w:type="spellStart"/>
      <w:r w:rsidR="00E00C8F">
        <w:rPr>
          <w:color w:val="000000" w:themeColor="text1"/>
        </w:rPr>
        <w:t>lipolytic</w:t>
      </w:r>
      <w:proofErr w:type="spellEnd"/>
      <w:r w:rsidR="00E00C8F">
        <w:rPr>
          <w:color w:val="000000" w:themeColor="text1"/>
        </w:rPr>
        <w:t xml:space="preserve"> enzyme mRNA and protein expression levels in these cells</w:t>
      </w:r>
      <w:r w:rsidR="00E759C3">
        <w:rPr>
          <w:color w:val="000000" w:themeColor="text1"/>
        </w:rPr>
        <w:t xml:space="preserve"> (figure</w:t>
      </w:r>
      <w:ins w:id="554" w:author="Microsoft Office User" w:date="2017-01-28T14:26:00Z">
        <w:r w:rsidR="007D159C">
          <w:rPr>
            <w:color w:val="000000" w:themeColor="text1"/>
          </w:rPr>
          <w:t xml:space="preserve"> 4</w:t>
        </w:r>
      </w:ins>
      <w:ins w:id="555" w:author="Microsoft Office User" w:date="2017-07-14T15:30:00Z">
        <w:r w:rsidR="00B53A40">
          <w:rPr>
            <w:color w:val="000000" w:themeColor="text1"/>
          </w:rPr>
          <w:t xml:space="preserve"> </w:t>
        </w:r>
      </w:ins>
      <w:proofErr w:type="gramStart"/>
      <w:ins w:id="556" w:author="Microsoft Office User" w:date="2017-05-17T15:37:00Z">
        <w:r w:rsidR="00B06214">
          <w:rPr>
            <w:color w:val="000000" w:themeColor="text1"/>
          </w:rPr>
          <w:t>C,D</w:t>
        </w:r>
      </w:ins>
      <w:proofErr w:type="gramEnd"/>
      <w:r w:rsidR="00E759C3">
        <w:rPr>
          <w:color w:val="000000" w:themeColor="text1"/>
        </w:rPr>
        <w:t>)</w:t>
      </w:r>
      <w:r w:rsidR="00EA22A1">
        <w:rPr>
          <w:color w:val="000000" w:themeColor="text1"/>
        </w:rPr>
        <w:t xml:space="preserve">. Expression of </w:t>
      </w:r>
      <w:commentRangeStart w:id="557"/>
      <w:r w:rsidR="00EA22A1">
        <w:rPr>
          <w:color w:val="000000" w:themeColor="text1"/>
        </w:rPr>
        <w:t>ATGL</w:t>
      </w:r>
      <w:commentRangeEnd w:id="557"/>
      <w:r w:rsidR="00834FC4">
        <w:rPr>
          <w:rStyle w:val="CommentReference"/>
        </w:rPr>
        <w:commentReference w:id="557"/>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ins w:id="558"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59"/>
      <w:r w:rsidR="00D76442">
        <w:rPr>
          <w:color w:val="000000" w:themeColor="text1"/>
        </w:rPr>
        <w:t>treatment</w:t>
      </w:r>
      <w:commentRangeEnd w:id="559"/>
      <w:r w:rsidR="00372F30">
        <w:rPr>
          <w:rStyle w:val="CommentReference"/>
        </w:rPr>
        <w:commentReference w:id="559"/>
      </w:r>
      <w:r w:rsidR="00BD6ED7">
        <w:rPr>
          <w:color w:val="000000" w:themeColor="text1"/>
        </w:rPr>
        <w:t xml:space="preserve"> in 3T3-L1 cells</w:t>
      </w:r>
      <w:ins w:id="560" w:author="Microsoft Office User" w:date="2017-07-18T12:05:00Z">
        <w:r w:rsidR="003A5F27">
          <w:rPr>
            <w:color w:val="000000" w:themeColor="text1"/>
          </w:rPr>
          <w:t xml:space="preserve"> at the transcript</w:t>
        </w:r>
      </w:ins>
      <w:ins w:id="561" w:author="Microsoft Office User" w:date="2017-07-18T12:06:00Z">
        <w:r w:rsidR="003A5F27">
          <w:rPr>
            <w:color w:val="000000" w:themeColor="text1"/>
          </w:rPr>
          <w:t xml:space="preserve"> (</w:t>
        </w:r>
        <w:commentRangeStart w:id="562"/>
        <w:r w:rsidR="003A5F27">
          <w:rPr>
            <w:color w:val="000000" w:themeColor="text1"/>
          </w:rPr>
          <w:t>p</w:t>
        </w:r>
        <w:commentRangeEnd w:id="562"/>
        <w:r w:rsidR="003A5F27">
          <w:rPr>
            <w:rStyle w:val="CommentReference"/>
          </w:rPr>
          <w:commentReference w:id="562"/>
        </w:r>
        <w:r w:rsidR="003A5F27">
          <w:rPr>
            <w:color w:val="000000" w:themeColor="text1"/>
          </w:rPr>
          <w:t>=)</w:t>
        </w:r>
      </w:ins>
      <w:ins w:id="563" w:author="Microsoft Office User" w:date="2017-07-18T12:05:00Z">
        <w:r w:rsidR="003A5F27">
          <w:rPr>
            <w:color w:val="000000" w:themeColor="text1"/>
          </w:rPr>
          <w:t xml:space="preserve"> and protein</w:t>
        </w:r>
      </w:ins>
      <w:ins w:id="564" w:author="Microsoft Office User" w:date="2017-07-18T12:06:00Z">
        <w:r w:rsidR="003A5F27">
          <w:rPr>
            <w:color w:val="000000" w:themeColor="text1"/>
          </w:rPr>
          <w:t xml:space="preserve"> (</w:t>
        </w:r>
        <w:commentRangeStart w:id="565"/>
        <w:r w:rsidR="003A5F27">
          <w:rPr>
            <w:color w:val="000000" w:themeColor="text1"/>
          </w:rPr>
          <w:t>p</w:t>
        </w:r>
        <w:commentRangeEnd w:id="565"/>
        <w:r w:rsidR="003A5F27">
          <w:rPr>
            <w:rStyle w:val="CommentReference"/>
          </w:rPr>
          <w:commentReference w:id="565"/>
        </w:r>
        <w:r w:rsidR="003A5F27">
          <w:rPr>
            <w:color w:val="000000" w:themeColor="text1"/>
          </w:rPr>
          <w:t>=)</w:t>
        </w:r>
      </w:ins>
      <w:ins w:id="566" w:author="Microsoft Office User" w:date="2017-07-18T12:05:00Z">
        <w:r w:rsidR="003A5F27">
          <w:rPr>
            <w:color w:val="000000" w:themeColor="text1"/>
          </w:rPr>
          <w:t xml:space="preserve"> level</w:t>
        </w:r>
      </w:ins>
      <w:r w:rsidR="00360BF1">
        <w:rPr>
          <w:color w:val="000000" w:themeColor="text1"/>
        </w:rPr>
        <w:t>.</w:t>
      </w:r>
      <w:ins w:id="567" w:author="Microsoft Office User" w:date="2017-07-18T11:25:00Z">
        <w:r w:rsidR="00A7294B">
          <w:rPr>
            <w:color w:val="000000" w:themeColor="text1"/>
          </w:rPr>
          <w:t xml:space="preserve"> These data </w:t>
        </w:r>
      </w:ins>
      <w:ins w:id="568" w:author="Microsoft Office User" w:date="2017-07-18T11:32:00Z">
        <w:r w:rsidR="001D224D">
          <w:rPr>
            <w:color w:val="000000" w:themeColor="text1"/>
          </w:rPr>
          <w:t>show that</w:t>
        </w:r>
      </w:ins>
      <w:ins w:id="569"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877D38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70" w:author="Microsoft Office User" w:date="2017-01-28T14:05:00Z">
        <w:r w:rsidR="00C94253">
          <w:rPr>
            <w:color w:val="000000" w:themeColor="text1"/>
          </w:rPr>
          <w:t xml:space="preserve"> 4</w:t>
        </w:r>
      </w:ins>
      <w:ins w:id="571"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72"/>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w:t>
      </w:r>
      <w:proofErr w:type="spellStart"/>
      <w:r w:rsidR="00D60242">
        <w:rPr>
          <w:color w:val="000000" w:themeColor="text1"/>
        </w:rPr>
        <w:t>i.p</w:t>
      </w:r>
      <w:proofErr w:type="spellEnd"/>
      <w:r w:rsidR="00D60242">
        <w:rPr>
          <w:color w:val="000000" w:themeColor="text1"/>
        </w:rPr>
        <w:t xml:space="preserve">.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72"/>
      <w:r w:rsidR="00850A4C">
        <w:rPr>
          <w:rStyle w:val="CommentReference"/>
        </w:rPr>
        <w:commentReference w:id="572"/>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73" w:author="Microsoft Office User" w:date="2017-07-14T15:11:00Z">
        <w:r w:rsidR="00E933DE">
          <w:rPr>
            <w:color w:val="000000" w:themeColor="text1"/>
          </w:rPr>
          <w:t xml:space="preserve"> significant</w:t>
        </w:r>
      </w:ins>
      <w:r w:rsidR="006B18E4">
        <w:rPr>
          <w:color w:val="000000" w:themeColor="text1"/>
        </w:rPr>
        <w:t xml:space="preserve"> increases in</w:t>
      </w:r>
      <w:ins w:id="574" w:author="Microsoft Office User" w:date="2017-07-14T15:23:00Z">
        <w:r w:rsidR="00A2566C">
          <w:rPr>
            <w:color w:val="000000" w:themeColor="text1"/>
          </w:rPr>
          <w:t xml:space="preserve"> basal </w:t>
        </w:r>
      </w:ins>
      <w:ins w:id="575" w:author="Microsoft Office User" w:date="2017-07-14T15:26:00Z">
        <w:r w:rsidR="00A2566C">
          <w:rPr>
            <w:color w:val="000000" w:themeColor="text1"/>
          </w:rPr>
          <w:t>(p&lt;0.01)</w:t>
        </w:r>
      </w:ins>
      <w:ins w:id="576" w:author="Microsoft Office User" w:date="2017-07-14T15:23:00Z">
        <w:r w:rsidR="00A2566C">
          <w:rPr>
            <w:color w:val="000000" w:themeColor="text1"/>
          </w:rPr>
          <w:t>, fasted (p=</w:t>
        </w:r>
      </w:ins>
      <w:ins w:id="577" w:author="Microsoft Office User" w:date="2017-07-14T15:25:00Z">
        <w:r w:rsidR="00A2566C">
          <w:rPr>
            <w:color w:val="000000" w:themeColor="text1"/>
          </w:rPr>
          <w:t>0.01</w:t>
        </w:r>
      </w:ins>
      <w:ins w:id="578" w:author="Microsoft Office User" w:date="2017-07-14T15:23:00Z">
        <w:r w:rsidR="00A2566C">
          <w:rPr>
            <w:color w:val="000000" w:themeColor="text1"/>
          </w:rPr>
          <w:t>) and stimulated</w:t>
        </w:r>
      </w:ins>
      <w:ins w:id="579" w:author="Microsoft Office User" w:date="2017-07-14T15:24:00Z">
        <w:r w:rsidR="00A2566C">
          <w:rPr>
            <w:color w:val="000000" w:themeColor="text1"/>
          </w:rPr>
          <w:t xml:space="preserve"> </w:t>
        </w:r>
      </w:ins>
      <w:ins w:id="580"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81" w:author="Microsoft Office User" w:date="2017-07-14T15:24:00Z">
        <w:r w:rsidR="00A2566C">
          <w:rPr>
            <w:color w:val="000000" w:themeColor="text1"/>
          </w:rPr>
          <w:t>as well as basal (p&lt;</w:t>
        </w:r>
      </w:ins>
      <w:ins w:id="582" w:author="Microsoft Office User" w:date="2017-07-14T15:26:00Z">
        <w:r w:rsidR="00A2566C">
          <w:rPr>
            <w:color w:val="000000" w:themeColor="text1"/>
          </w:rPr>
          <w:t>0.01</w:t>
        </w:r>
      </w:ins>
      <w:ins w:id="583" w:author="Microsoft Office User" w:date="2017-07-14T15:24:00Z">
        <w:r w:rsidR="00A2566C">
          <w:rPr>
            <w:color w:val="000000" w:themeColor="text1"/>
          </w:rPr>
          <w:t>) and stimulated (p&lt;</w:t>
        </w:r>
      </w:ins>
      <w:ins w:id="584" w:author="Microsoft Office User" w:date="2017-07-14T15:26:00Z">
        <w:r w:rsidR="00A2566C">
          <w:rPr>
            <w:color w:val="000000" w:themeColor="text1"/>
          </w:rPr>
          <w:t>0.01</w:t>
        </w:r>
      </w:ins>
      <w:ins w:id="585" w:author="Microsoft Office User" w:date="2017-07-14T15:24:00Z">
        <w:r w:rsidR="00A2566C">
          <w:rPr>
            <w:color w:val="000000" w:themeColor="text1"/>
          </w:rPr>
          <w:t>)</w:t>
        </w:r>
      </w:ins>
      <w:r w:rsidR="004E70A0">
        <w:rPr>
          <w:color w:val="000000" w:themeColor="text1"/>
        </w:rPr>
        <w:t xml:space="preserve"> free fatty acids</w:t>
      </w:r>
      <w:ins w:id="586" w:author="Microsoft Office User" w:date="2017-07-14T15:12:00Z">
        <w:r w:rsidR="00A2566C">
          <w:rPr>
            <w:color w:val="000000" w:themeColor="text1"/>
          </w:rPr>
          <w:t xml:space="preserve">, </w:t>
        </w:r>
      </w:ins>
      <w:ins w:id="587" w:author="Microsoft Office User" w:date="2017-07-14T15:20:00Z">
        <w:r w:rsidR="00C47964">
          <w:rPr>
            <w:color w:val="000000" w:themeColor="text1"/>
          </w:rPr>
          <w:t>indicating</w:t>
        </w:r>
      </w:ins>
      <w:ins w:id="588" w:author="Microsoft Office User" w:date="2017-07-18T11:22:00Z">
        <w:r w:rsidR="00DD7567">
          <w:rPr>
            <w:color w:val="000000" w:themeColor="text1"/>
          </w:rPr>
          <w:t xml:space="preserve"> dexamethasone enhances</w:t>
        </w:r>
      </w:ins>
      <w:ins w:id="589" w:author="Microsoft Office User" w:date="2017-07-18T11:23:00Z">
        <w:r w:rsidR="00DD7567">
          <w:rPr>
            <w:color w:val="000000" w:themeColor="text1"/>
          </w:rPr>
          <w:t xml:space="preserve"> basal and stimulated</w:t>
        </w:r>
      </w:ins>
      <w:ins w:id="590" w:author="Microsoft Office User" w:date="2017-07-14T15:20:00Z">
        <w:r w:rsidR="00C47964">
          <w:rPr>
            <w:color w:val="000000" w:themeColor="text1"/>
          </w:rPr>
          <w:t xml:space="preserve"> </w:t>
        </w:r>
        <w:r w:rsidR="00C26456">
          <w:rPr>
            <w:color w:val="000000" w:themeColor="text1"/>
          </w:rPr>
          <w:t>lipolysis</w:t>
        </w:r>
      </w:ins>
      <w:ins w:id="591" w:author="Microsoft Office User" w:date="2017-07-18T11:22:00Z">
        <w:r w:rsidR="00DD7567">
          <w:rPr>
            <w:color w:val="000000" w:themeColor="text1"/>
          </w:rPr>
          <w:t xml:space="preserve"> </w:t>
        </w:r>
        <w:r w:rsidR="00DD7567" w:rsidRPr="00FB125E">
          <w:rPr>
            <w:i/>
            <w:color w:val="000000" w:themeColor="text1"/>
          </w:rPr>
          <w:t>in vivo</w:t>
        </w:r>
      </w:ins>
      <w:ins w:id="592" w:author="Microsoft Office User" w:date="2017-07-18T11:24:00Z">
        <w:r w:rsidR="00A7294B">
          <w:rPr>
            <w:color w:val="000000" w:themeColor="text1"/>
          </w:rPr>
          <w:t xml:space="preserve"> in chow-fed mice</w:t>
        </w:r>
      </w:ins>
      <w:r w:rsidR="004E70A0">
        <w:rPr>
          <w:color w:val="000000" w:themeColor="text1"/>
        </w:rPr>
        <w:t>.</w:t>
      </w:r>
      <w:ins w:id="593" w:author="Microsoft Office User" w:date="2017-07-26T11:08:00Z">
        <w:r w:rsidR="0097462F">
          <w:rPr>
            <w:color w:val="000000" w:themeColor="text1"/>
          </w:rPr>
          <w:t xml:space="preserve"> </w:t>
        </w:r>
      </w:ins>
      <w:ins w:id="594"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95" w:author="Microsoft Office User" w:date="2017-07-18T11:55:00Z">
        <w:r w:rsidR="006066A2">
          <w:rPr>
            <w:color w:val="000000" w:themeColor="text1"/>
          </w:rPr>
          <w:t xml:space="preserve">analysis in the inguinal </w:t>
        </w:r>
      </w:ins>
      <w:ins w:id="596" w:author="Microsoft Office User" w:date="2017-07-18T11:56:00Z">
        <w:r w:rsidR="006066A2">
          <w:rPr>
            <w:color w:val="000000" w:themeColor="text1"/>
          </w:rPr>
          <w:t xml:space="preserve">white </w:t>
        </w:r>
      </w:ins>
      <w:ins w:id="597" w:author="Microsoft Office User" w:date="2017-07-18T11:55:00Z">
        <w:r w:rsidR="006066A2">
          <w:rPr>
            <w:color w:val="000000" w:themeColor="text1"/>
          </w:rPr>
          <w:t>adipose tissue</w:t>
        </w:r>
      </w:ins>
      <w:ins w:id="598" w:author="Microsoft Office User" w:date="2017-07-18T11:56:00Z">
        <w:r w:rsidR="006066A2">
          <w:rPr>
            <w:color w:val="000000" w:themeColor="text1"/>
          </w:rPr>
          <w:t xml:space="preserve"> (</w:t>
        </w:r>
        <w:proofErr w:type="spellStart"/>
        <w:r w:rsidR="006066A2">
          <w:rPr>
            <w:color w:val="000000" w:themeColor="text1"/>
          </w:rPr>
          <w:t>iWAT</w:t>
        </w:r>
        <w:proofErr w:type="spellEnd"/>
        <w:r w:rsidR="006066A2">
          <w:rPr>
            <w:color w:val="000000" w:themeColor="text1"/>
          </w:rPr>
          <w:t>)</w:t>
        </w:r>
      </w:ins>
      <w:ins w:id="599" w:author="Microsoft Office User" w:date="2017-07-18T11:55:00Z">
        <w:r w:rsidR="006066A2">
          <w:rPr>
            <w:color w:val="000000" w:themeColor="text1"/>
          </w:rPr>
          <w:t xml:space="preserve"> </w:t>
        </w:r>
      </w:ins>
      <w:ins w:id="600" w:author="Microsoft Office User" w:date="2017-07-18T11:56:00Z">
        <w:r w:rsidR="006066A2">
          <w:rPr>
            <w:color w:val="000000" w:themeColor="text1"/>
          </w:rPr>
          <w:t>show</w:t>
        </w:r>
      </w:ins>
      <w:ins w:id="601" w:author="Microsoft Office User" w:date="2017-07-18T12:01:00Z">
        <w:r w:rsidR="006066A2">
          <w:rPr>
            <w:color w:val="000000" w:themeColor="text1"/>
          </w:rPr>
          <w:t>s</w:t>
        </w:r>
      </w:ins>
      <w:ins w:id="602"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603" w:author="Microsoft Office User" w:date="2017-07-18T11:57:00Z">
        <w:r w:rsidR="006066A2">
          <w:rPr>
            <w:color w:val="000000" w:themeColor="text1"/>
          </w:rPr>
          <w:t>dexamethasone-treated mice compared to controls (</w:t>
        </w:r>
        <w:commentRangeStart w:id="604"/>
        <w:r w:rsidR="006066A2">
          <w:rPr>
            <w:color w:val="000000" w:themeColor="text1"/>
          </w:rPr>
          <w:t>p</w:t>
        </w:r>
      </w:ins>
      <w:commentRangeEnd w:id="604"/>
      <w:ins w:id="605" w:author="Microsoft Office User" w:date="2017-07-18T11:58:00Z">
        <w:r w:rsidR="006066A2">
          <w:rPr>
            <w:rStyle w:val="CommentReference"/>
          </w:rPr>
          <w:commentReference w:id="604"/>
        </w:r>
      </w:ins>
      <w:ins w:id="606" w:author="Microsoft Office User" w:date="2017-07-18T11:57:00Z">
        <w:r w:rsidR="006066A2">
          <w:rPr>
            <w:color w:val="000000" w:themeColor="text1"/>
          </w:rPr>
          <w:t>=</w:t>
        </w:r>
      </w:ins>
      <w:ins w:id="607" w:author="Microsoft Office User" w:date="2017-07-18T11:58:00Z">
        <w:r w:rsidR="006066A2">
          <w:rPr>
            <w:color w:val="000000" w:themeColor="text1"/>
          </w:rPr>
          <w:t>; Figure 4F</w:t>
        </w:r>
      </w:ins>
      <w:ins w:id="608" w:author="Microsoft Office User" w:date="2017-07-18T11:57:00Z">
        <w:r w:rsidR="006066A2">
          <w:rPr>
            <w:color w:val="000000" w:themeColor="text1"/>
          </w:rPr>
          <w:t>)</w:t>
        </w:r>
      </w:ins>
      <w:ins w:id="609"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68BFC556" w:rsidR="00472706" w:rsidRDefault="00271BB3">
      <w:pPr>
        <w:rPr>
          <w:color w:val="000000" w:themeColor="text1"/>
        </w:rPr>
      </w:pPr>
      <w:ins w:id="610"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611" w:author="Microsoft Office User" w:date="2017-07-18T11:42:00Z">
        <w:r>
          <w:rPr>
            <w:color w:val="000000" w:themeColor="text1"/>
          </w:rPr>
          <w:t xml:space="preserve">is seen </w:t>
        </w:r>
      </w:ins>
      <w:ins w:id="612" w:author="Microsoft Office User" w:date="2017-07-18T11:40:00Z">
        <w:r>
          <w:rPr>
            <w:color w:val="000000" w:themeColor="text1"/>
          </w:rPr>
          <w:t>in the chow-fed mice.</w:t>
        </w:r>
      </w:ins>
      <w:ins w:id="613" w:author="Microsoft Office User" w:date="2017-07-18T11:42:00Z">
        <w:r>
          <w:rPr>
            <w:color w:val="000000" w:themeColor="text1"/>
          </w:rPr>
          <w:t xml:space="preserve"> </w:t>
        </w:r>
      </w:ins>
      <w:r w:rsidR="009328A5">
        <w:rPr>
          <w:color w:val="000000" w:themeColor="text1"/>
        </w:rPr>
        <w:t xml:space="preserve">To </w:t>
      </w:r>
      <w:ins w:id="614" w:author="Microsoft Office User" w:date="2017-07-18T11:42:00Z">
        <w:r w:rsidR="00697E30">
          <w:rPr>
            <w:color w:val="000000" w:themeColor="text1"/>
          </w:rPr>
          <w:t>assess lipolys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615" w:author="Microsoft Office User" w:date="2017-07-14T15:37:00Z">
        <w:r w:rsidR="00D24DAD">
          <w:rPr>
            <w:color w:val="000000" w:themeColor="text1"/>
          </w:rPr>
          <w:t>F</w:t>
        </w:r>
      </w:ins>
      <w:r w:rsidR="006E12A6">
        <w:rPr>
          <w:color w:val="000000" w:themeColor="text1"/>
        </w:rPr>
        <w:t>igure</w:t>
      </w:r>
      <w:ins w:id="616" w:author="Microsoft Office User" w:date="2017-01-28T14:07:00Z">
        <w:r w:rsidR="007B1901">
          <w:rPr>
            <w:color w:val="000000" w:themeColor="text1"/>
          </w:rPr>
          <w:t xml:space="preserve"> 5</w:t>
        </w:r>
      </w:ins>
      <w:ins w:id="617"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618" w:author="Microsoft Office User" w:date="2017-07-18T11:27:00Z">
        <w:r w:rsidR="00751CFD">
          <w:rPr>
            <w:color w:val="000000" w:themeColor="text1"/>
          </w:rPr>
          <w:t>As expected</w:t>
        </w:r>
      </w:ins>
      <w:r w:rsidR="006E12A6">
        <w:rPr>
          <w:color w:val="000000" w:themeColor="text1"/>
        </w:rPr>
        <w:t xml:space="preserve">, </w:t>
      </w:r>
      <w:ins w:id="619" w:author="Microsoft Office User" w:date="2017-07-27T11:37:00Z">
        <w:r w:rsidR="009774BB">
          <w:rPr>
            <w:color w:val="000000" w:themeColor="text1"/>
          </w:rPr>
          <w:t xml:space="preserve">serum </w:t>
        </w:r>
      </w:ins>
      <w:del w:id="620" w:author="Microsoft Office User" w:date="2017-07-27T11:37:00Z">
        <w:r w:rsidR="005F037C" w:rsidDel="009774BB">
          <w:rPr>
            <w:color w:val="000000" w:themeColor="text1"/>
          </w:rPr>
          <w:delText>lipolysis</w:delText>
        </w:r>
      </w:del>
      <w:ins w:id="621" w:author="Microsoft Office User" w:date="2017-07-27T11:37:00Z">
        <w:r w:rsidR="009774BB">
          <w:rPr>
            <w:color w:val="000000" w:themeColor="text1"/>
          </w:rPr>
          <w:t xml:space="preserve">glycerol </w:t>
        </w:r>
      </w:ins>
      <w:r w:rsidR="006E12A6">
        <w:rPr>
          <w:color w:val="000000" w:themeColor="text1"/>
        </w:rPr>
        <w:t>was elevated in dexamethasone treated animals</w:t>
      </w:r>
      <w:r w:rsidR="005F037C">
        <w:rPr>
          <w:color w:val="000000" w:themeColor="text1"/>
        </w:rPr>
        <w:t>,</w:t>
      </w:r>
      <w:ins w:id="622" w:author="Microsoft Office User" w:date="2017-07-18T11:27:00Z">
        <w:r w:rsidR="00751CFD">
          <w:rPr>
            <w:color w:val="000000" w:themeColor="text1"/>
          </w:rPr>
          <w:t xml:space="preserve"> but this effect was even more robust</w:t>
        </w:r>
      </w:ins>
      <w:r w:rsidR="005F037C">
        <w:rPr>
          <w:color w:val="000000" w:themeColor="text1"/>
        </w:rPr>
        <w:t xml:space="preserve"> in the obese animals</w:t>
      </w:r>
      <w:ins w:id="623"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624"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625" w:author="Microsoft Office User" w:date="2017-07-18T12:41:00Z"/>
          <w:color w:val="000000" w:themeColor="text1"/>
        </w:rPr>
      </w:pPr>
      <w:r>
        <w:rPr>
          <w:color w:val="000000" w:themeColor="text1"/>
        </w:rPr>
        <w:t xml:space="preserve">We quantified mRNA and protein expression of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626"/>
      <w:r w:rsidR="00250376">
        <w:rPr>
          <w:color w:val="000000" w:themeColor="text1"/>
        </w:rPr>
        <w:t xml:space="preserve">ATGL </w:t>
      </w:r>
      <w:commentRangeStart w:id="627"/>
      <w:r w:rsidR="00250376">
        <w:rPr>
          <w:color w:val="000000" w:themeColor="text1"/>
        </w:rPr>
        <w:t>and</w:t>
      </w:r>
      <w:commentRangeEnd w:id="627"/>
      <w:r w:rsidR="00CB723C">
        <w:rPr>
          <w:rStyle w:val="CommentReference"/>
        </w:rPr>
        <w:commentReference w:id="627"/>
      </w:r>
      <w:r w:rsidR="00250376">
        <w:rPr>
          <w:color w:val="000000" w:themeColor="text1"/>
        </w:rPr>
        <w:t xml:space="preserve"> HSL</w:t>
      </w:r>
      <w:commentRangeEnd w:id="626"/>
      <w:r w:rsidR="00354C68">
        <w:rPr>
          <w:rStyle w:val="CommentReference"/>
        </w:rPr>
        <w:commentReference w:id="626"/>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628"/>
      <w:r>
        <w:rPr>
          <w:color w:val="000000" w:themeColor="text1"/>
        </w:rPr>
        <w:t>mice</w:t>
      </w:r>
      <w:commentRangeEnd w:id="628"/>
      <w:r w:rsidR="00D555D6">
        <w:rPr>
          <w:rStyle w:val="CommentReference"/>
        </w:rPr>
        <w:commentReference w:id="628"/>
      </w:r>
      <w:ins w:id="629" w:author="Microsoft Office User" w:date="2017-07-14T15:40:00Z">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30"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31"/>
      <w:r>
        <w:rPr>
          <w:color w:val="000000" w:themeColor="text1"/>
        </w:rPr>
        <w:t>diet</w:t>
      </w:r>
      <w:commentRangeEnd w:id="631"/>
      <w:r w:rsidR="00372F30">
        <w:rPr>
          <w:rStyle w:val="CommentReference"/>
        </w:rPr>
        <w:commentReference w:id="631"/>
      </w:r>
      <w:ins w:id="632" w:author="Microsoft Office User" w:date="2017-07-14T15:40:00Z">
        <w:r w:rsidR="006E4062">
          <w:rPr>
            <w:color w:val="000000" w:themeColor="text1"/>
          </w:rPr>
          <w:t xml:space="preserve"> at both the transcript </w:t>
        </w:r>
      </w:ins>
      <w:ins w:id="633" w:author="Microsoft Office User" w:date="2017-07-14T15:42:00Z">
        <w:r w:rsidR="005D752F">
          <w:rPr>
            <w:color w:val="000000" w:themeColor="text1"/>
          </w:rPr>
          <w:t xml:space="preserve">(p=0.02) </w:t>
        </w:r>
      </w:ins>
      <w:ins w:id="634" w:author="Microsoft Office User" w:date="2017-07-14T15:40:00Z">
        <w:r w:rsidR="006E4062">
          <w:rPr>
            <w:color w:val="000000" w:themeColor="text1"/>
          </w:rPr>
          <w:t>and protein</w:t>
        </w:r>
      </w:ins>
      <w:ins w:id="635" w:author="Microsoft Office User" w:date="2017-07-14T15:42:00Z">
        <w:r w:rsidR="005D752F">
          <w:rPr>
            <w:color w:val="000000" w:themeColor="text1"/>
          </w:rPr>
          <w:t xml:space="preserve"> (p=</w:t>
        </w:r>
      </w:ins>
      <w:ins w:id="636" w:author="Microsoft Office User" w:date="2017-07-14T15:43:00Z">
        <w:r w:rsidR="00354C68">
          <w:rPr>
            <w:color w:val="000000" w:themeColor="text1"/>
          </w:rPr>
          <w:t>0.003)</w:t>
        </w:r>
      </w:ins>
      <w:ins w:id="637" w:author="Microsoft Office User" w:date="2017-07-14T15:40:00Z">
        <w:r w:rsidR="006E4062">
          <w:rPr>
            <w:color w:val="000000" w:themeColor="text1"/>
          </w:rPr>
          <w:t xml:space="preserve"> level</w:t>
        </w:r>
      </w:ins>
      <w:r w:rsidR="00250376">
        <w:rPr>
          <w:color w:val="000000" w:themeColor="text1"/>
        </w:rPr>
        <w:t xml:space="preserve">. </w:t>
      </w:r>
      <w:commentRangeStart w:id="638"/>
      <w:r>
        <w:rPr>
          <w:color w:val="000000" w:themeColor="text1"/>
        </w:rPr>
        <w:t>These</w:t>
      </w:r>
      <w:commentRangeEnd w:id="638"/>
      <w:r w:rsidR="006139F2">
        <w:rPr>
          <w:rStyle w:val="CommentReference"/>
        </w:rPr>
        <w:commentReference w:id="638"/>
      </w:r>
      <w:r>
        <w:rPr>
          <w:color w:val="000000" w:themeColor="text1"/>
        </w:rPr>
        <w:t xml:space="preserve"> d</w:t>
      </w:r>
      <w:r w:rsidR="00DD385B">
        <w:rPr>
          <w:color w:val="000000" w:themeColor="text1"/>
        </w:rPr>
        <w:t xml:space="preserve">ata </w:t>
      </w:r>
      <w:ins w:id="639"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40"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41" w:author="Microsoft Office User" w:date="2017-07-18T12:41:00Z"/>
          <w:color w:val="000000" w:themeColor="text1"/>
        </w:rPr>
      </w:pPr>
    </w:p>
    <w:p w14:paraId="02A7798D" w14:textId="7B9F6408" w:rsidR="00313C04" w:rsidRDefault="00313C04" w:rsidP="00EA22A1">
      <w:pPr>
        <w:rPr>
          <w:color w:val="000000" w:themeColor="text1"/>
        </w:rPr>
      </w:pPr>
      <w:ins w:id="642" w:author="Microsoft Office User" w:date="2017-07-18T12:41:00Z">
        <w:r>
          <w:rPr>
            <w:color w:val="000000" w:themeColor="text1"/>
          </w:rPr>
          <w:t xml:space="preserve">It is important to note that we evaluated other </w:t>
        </w:r>
        <w:proofErr w:type="spellStart"/>
        <w:r>
          <w:rPr>
            <w:color w:val="000000" w:themeColor="text1"/>
          </w:rPr>
          <w:t>lipolytic</w:t>
        </w:r>
        <w:proofErr w:type="spellEnd"/>
        <w:r>
          <w:rPr>
            <w:color w:val="000000" w:themeColor="text1"/>
          </w:rPr>
          <w:t xml:space="preserve">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43" w:author="Microsoft Office User" w:date="2017-07-18T12:43:00Z">
        <w:r w:rsidR="00123D9D">
          <w:rPr>
            <w:color w:val="000000" w:themeColor="text1"/>
          </w:rPr>
          <w:t>were not convinced that these were primarily responsible</w:t>
        </w:r>
      </w:ins>
      <w:ins w:id="644" w:author="Microsoft Office User" w:date="2017-07-18T12:44:00Z">
        <w:r w:rsidR="00123D9D">
          <w:rPr>
            <w:color w:val="000000" w:themeColor="text1"/>
          </w:rPr>
          <w:t xml:space="preserve"> as we </w:t>
        </w:r>
      </w:ins>
      <w:ins w:id="645" w:author="Microsoft Office User" w:date="2017-07-18T12:41:00Z">
        <w:r w:rsidR="00123D9D">
          <w:rPr>
            <w:color w:val="000000" w:themeColor="text1"/>
          </w:rPr>
          <w:t>did not find th</w:t>
        </w:r>
        <w:r>
          <w:rPr>
            <w:color w:val="000000" w:themeColor="text1"/>
          </w:rPr>
          <w:t>e</w:t>
        </w:r>
      </w:ins>
      <w:ins w:id="646" w:author="Microsoft Office User" w:date="2017-07-18T12:44:00Z">
        <w:r w:rsidR="00123D9D">
          <w:rPr>
            <w:color w:val="000000" w:themeColor="text1"/>
          </w:rPr>
          <w:t>m</w:t>
        </w:r>
      </w:ins>
      <w:ins w:id="647" w:author="Microsoft Office User" w:date="2017-07-18T12:41:00Z">
        <w:r>
          <w:rPr>
            <w:color w:val="000000" w:themeColor="text1"/>
          </w:rPr>
          <w:t xml:space="preserve"> to be consistently elevated following </w:t>
        </w:r>
      </w:ins>
      <w:ins w:id="648" w:author="Microsoft Office User" w:date="2017-07-18T12:42:00Z">
        <w:r>
          <w:rPr>
            <w:color w:val="000000" w:themeColor="text1"/>
          </w:rPr>
          <w:t>dexamethasone treatment</w:t>
        </w:r>
      </w:ins>
      <w:ins w:id="649" w:author="Microsoft Office User" w:date="2017-07-18T12:44:00Z">
        <w:r w:rsidR="00123D9D">
          <w:rPr>
            <w:color w:val="000000" w:themeColor="text1"/>
          </w:rPr>
          <w:t>; therefore</w:t>
        </w:r>
      </w:ins>
      <w:ins w:id="650" w:author="Microsoft Office User" w:date="2017-07-18T12:46:00Z">
        <w:r w:rsidR="00D44965">
          <w:rPr>
            <w:color w:val="000000" w:themeColor="text1"/>
          </w:rPr>
          <w:t>,</w:t>
        </w:r>
      </w:ins>
      <w:ins w:id="651"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52" w:author="Microsoft Office User" w:date="2017-07-18T12:47:00Z"/>
          <w:color w:val="000000" w:themeColor="text1"/>
        </w:rPr>
      </w:pPr>
    </w:p>
    <w:p w14:paraId="11FDA32C" w14:textId="3401CF2A" w:rsidR="00B06A76" w:rsidRPr="0095015B" w:rsidRDefault="00B06A76" w:rsidP="00EA22A1">
      <w:pPr>
        <w:rPr>
          <w:b/>
          <w:sz w:val="36"/>
          <w:u w:val="single"/>
        </w:rPr>
      </w:pPr>
      <w:ins w:id="653"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16E23835"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ins w:id="654" w:author="Microsoft Office User" w:date="2017-07-26T11:14:00Z">
        <w:r w:rsidR="00B92FF3">
          <w:rPr>
            <w:color w:val="000000" w:themeColor="text1"/>
          </w:rPr>
          <w:t xml:space="preserve"> </w:t>
        </w:r>
        <w:r w:rsidR="00B92FF3">
          <w:rPr>
            <w:color w:val="000000" w:themeColor="text1"/>
          </w:rPr>
          <w:fldChar w:fldCharType="begin" w:fldLock="1"/>
        </w:r>
      </w:ins>
      <w:r w:rsidR="00E67369">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22,27,28)", "plainTextFormattedCitation" : "(22,27,28)", "previouslyFormattedCitation" : "(22,27,28)"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7,28)</w:t>
      </w:r>
      <w:ins w:id="655" w:author="Microsoft Office User" w:date="2017-07-26T11:14:00Z">
        <w:r w:rsidR="00B92FF3">
          <w:rPr>
            <w:color w:val="000000" w:themeColor="text1"/>
          </w:rPr>
          <w:fldChar w:fldCharType="end"/>
        </w:r>
      </w:ins>
      <w:r>
        <w:rPr>
          <w:color w:val="000000" w:themeColor="text1"/>
        </w:rPr>
        <w:t>, decreased muscle mass</w:t>
      </w:r>
      <w:ins w:id="656" w:author="Microsoft Office User" w:date="2017-07-26T11:13:00Z">
        <w:r w:rsidR="00B92FF3">
          <w:rPr>
            <w:color w:val="000000" w:themeColor="text1"/>
          </w:rPr>
          <w:t xml:space="preserve"> </w:t>
        </w:r>
        <w:r w:rsidR="00B92FF3">
          <w:rPr>
            <w:color w:val="000000" w:themeColor="text1"/>
          </w:rPr>
          <w:fldChar w:fldCharType="begin" w:fldLock="1"/>
        </w:r>
      </w:ins>
      <w:r w:rsidR="00EC2A3E">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22,25,26)", "plainTextFormattedCitation" : "(22,25,26)", "previouslyFormattedCitation" : "(22,25,26)" }, "properties" : { "noteIndex" : 0 }, "schema" : "https://github.com/citation-style-language/schema/raw/master/csl-citation.json" }</w:instrText>
      </w:r>
      <w:r w:rsidR="00B92FF3">
        <w:rPr>
          <w:color w:val="000000" w:themeColor="text1"/>
        </w:rPr>
        <w:fldChar w:fldCharType="separate"/>
      </w:r>
      <w:r w:rsidR="00B92FF3" w:rsidRPr="00B92FF3">
        <w:rPr>
          <w:noProof/>
          <w:color w:val="000000" w:themeColor="text1"/>
        </w:rPr>
        <w:t>(22,25,26)</w:t>
      </w:r>
      <w:ins w:id="657" w:author="Microsoft Office User" w:date="2017-07-26T11:13:00Z">
        <w:r w:rsidR="00B92FF3">
          <w:rPr>
            <w:color w:val="000000" w:themeColor="text1"/>
          </w:rPr>
          <w:fldChar w:fldCharType="end"/>
        </w:r>
      </w:ins>
      <w:r>
        <w:rPr>
          <w:color w:val="000000" w:themeColor="text1"/>
        </w:rPr>
        <w:t xml:space="preserve">, insulin resistance </w:t>
      </w:r>
      <w:ins w:id="658" w:author="Microsoft Office User" w:date="2017-07-26T11:16:00Z">
        <w:r w:rsidR="00E67369">
          <w:rPr>
            <w:color w:val="000000" w:themeColor="text1"/>
          </w:rPr>
          <w:fldChar w:fldCharType="begin" w:fldLock="1"/>
        </w:r>
      </w:ins>
      <w:r w:rsidR="00E67369">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E67369">
        <w:rPr>
          <w:color w:val="000000" w:themeColor="text1"/>
        </w:rPr>
        <w:fldChar w:fldCharType="separate"/>
      </w:r>
      <w:r w:rsidR="00E67369" w:rsidRPr="00E67369">
        <w:rPr>
          <w:noProof/>
          <w:color w:val="000000" w:themeColor="text1"/>
        </w:rPr>
        <w:t>(6,7)</w:t>
      </w:r>
      <w:ins w:id="659" w:author="Microsoft Office User" w:date="2017-07-26T11:16:00Z">
        <w:r w:rsidR="00E67369">
          <w:rPr>
            <w:color w:val="000000" w:themeColor="text1"/>
          </w:rPr>
          <w:fldChar w:fldCharType="end"/>
        </w:r>
      </w:ins>
      <w:ins w:id="660" w:author="Microsoft Office User" w:date="2017-07-26T11:17:00Z">
        <w:r w:rsidR="00E67369">
          <w:rPr>
            <w:color w:val="000000" w:themeColor="text1"/>
          </w:rPr>
          <w:t xml:space="preserve"> </w:t>
        </w:r>
      </w:ins>
      <w:r>
        <w:rPr>
          <w:color w:val="000000" w:themeColor="text1"/>
        </w:rPr>
        <w:t>and non-alcoholic fatty liver disease (NAFLD</w:t>
      </w:r>
      <w:ins w:id="661" w:author="Microsoft Office User" w:date="2017-07-26T11:19:00Z">
        <w:r w:rsidR="007E5C4E">
          <w:rPr>
            <w:color w:val="000000" w:themeColor="text1"/>
          </w:rPr>
          <w:t xml:space="preserve">; </w:t>
        </w:r>
      </w:ins>
      <w:ins w:id="662" w:author="Microsoft Office User" w:date="2017-07-26T11:18:00Z">
        <w:r w:rsidR="00E67369">
          <w:rPr>
            <w:color w:val="000000" w:themeColor="text1"/>
          </w:rPr>
          <w:fldChar w:fldCharType="begin" w:fldLock="1"/>
        </w:r>
      </w:ins>
      <w:r w:rsidR="00EC2A3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E67369">
        <w:rPr>
          <w:color w:val="000000" w:themeColor="text1"/>
        </w:rPr>
        <w:fldChar w:fldCharType="separate"/>
      </w:r>
      <w:r w:rsidR="00916A30" w:rsidRPr="00916A30">
        <w:rPr>
          <w:noProof/>
          <w:color w:val="000000" w:themeColor="text1"/>
        </w:rPr>
        <w:t>(8,9)</w:t>
      </w:r>
      <w:ins w:id="663" w:author="Microsoft Office User" w:date="2017-07-26T11:18:00Z">
        <w:r w:rsidR="00E67369">
          <w:rPr>
            <w:color w:val="000000" w:themeColor="text1"/>
          </w:rPr>
          <w:fldChar w:fldCharType="end"/>
        </w:r>
      </w:ins>
      <w:ins w:id="664" w:author="Microsoft Office User" w:date="2017-07-26T11:21:00Z">
        <w:r w:rsidR="00916A30">
          <w:rPr>
            <w:color w:val="000000" w:themeColor="text1"/>
          </w:rPr>
          <w:t>)</w:t>
        </w:r>
      </w:ins>
      <w:del w:id="665" w:author="Microsoft Office User" w:date="2017-07-26T11:09:00Z">
        <w:r w:rsidDel="00F76B4F">
          <w:rPr>
            <w:color w:val="000000" w:themeColor="text1"/>
          </w:rPr>
          <w:delText xml:space="preserve"> in the lean setting</w:delText>
        </w:r>
      </w:del>
      <w:r>
        <w:rPr>
          <w:color w:val="000000" w:themeColor="text1"/>
        </w:rPr>
        <w:t>, al</w:t>
      </w:r>
      <w:r w:rsidR="00CB44C6">
        <w:rPr>
          <w:color w:val="000000" w:themeColor="text1"/>
        </w:rPr>
        <w:t>l of which can have a negative e</w:t>
      </w:r>
      <w:r>
        <w:rPr>
          <w:color w:val="000000" w:themeColor="text1"/>
        </w:rPr>
        <w:t xml:space="preserve">ffect on </w:t>
      </w:r>
      <w:commentRangeStart w:id="666"/>
      <w:del w:id="667" w:author="Microsoft Office User" w:date="2017-07-26T12:04:00Z">
        <w:r w:rsidDel="00B97F49">
          <w:rPr>
            <w:color w:val="000000" w:themeColor="text1"/>
          </w:rPr>
          <w:delText>metabolism</w:delText>
        </w:r>
        <w:commentRangeEnd w:id="666"/>
        <w:r w:rsidR="00AE79F4" w:rsidDel="00B97F49">
          <w:rPr>
            <w:rStyle w:val="CommentReference"/>
          </w:rPr>
          <w:commentReference w:id="666"/>
        </w:r>
      </w:del>
      <w:ins w:id="668" w:author="Microsoft Office User" w:date="2017-07-26T12:04:00Z">
        <w:r w:rsidR="00B97F49">
          <w:rPr>
            <w:color w:val="000000" w:themeColor="text1"/>
          </w:rPr>
          <w:t>health</w:t>
        </w:r>
      </w:ins>
      <w:ins w:id="669" w:author="Microsoft Office User" w:date="2017-07-27T13:08:00Z">
        <w:r w:rsidR="006E32B3">
          <w:rPr>
            <w:color w:val="000000" w:themeColor="text1"/>
          </w:rPr>
          <w:t xml:space="preserve"> </w:t>
        </w:r>
      </w:ins>
      <w:ins w:id="670" w:author="Microsoft Office User" w:date="2017-07-27T13:07:00Z">
        <w:r w:rsidR="004B1634">
          <w:rPr>
            <w:color w:val="000000" w:themeColor="text1"/>
          </w:rPr>
          <w:fldChar w:fldCharType="begin" w:fldLock="1"/>
        </w:r>
      </w:ins>
      <w:r w:rsidR="00EF271E">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38\u201341)", "plainTextFormattedCitation" : "(38\u201341)", "previouslyFormattedCitation" : "(38\u201341)" }, "properties" : { "noteIndex" : 0 }, "schema" : "https://github.com/citation-style-language/schema/raw/master/csl-citation.json" }</w:instrText>
      </w:r>
      <w:r w:rsidR="004B1634">
        <w:rPr>
          <w:color w:val="000000" w:themeColor="text1"/>
        </w:rPr>
        <w:fldChar w:fldCharType="separate"/>
      </w:r>
      <w:r w:rsidR="00AC1A84" w:rsidRPr="00AC1A84">
        <w:rPr>
          <w:noProof/>
          <w:color w:val="000000" w:themeColor="text1"/>
        </w:rPr>
        <w:t>(38–41)</w:t>
      </w:r>
      <w:ins w:id="671" w:author="Microsoft Office User" w:date="2017-07-27T13:07:00Z">
        <w:r w:rsidR="004B1634">
          <w:rPr>
            <w:color w:val="000000" w:themeColor="text1"/>
          </w:rPr>
          <w:fldChar w:fldCharType="end"/>
        </w:r>
      </w:ins>
      <w:r>
        <w:rPr>
          <w:color w:val="000000" w:themeColor="text1"/>
        </w:rPr>
        <w:t xml:space="preserve">. These side effects are similar those seen in obesity; however, the combination of chronically elevated glucocorticoids in the context of obesity has not </w:t>
      </w:r>
      <w:ins w:id="672" w:author="Microsoft Office User" w:date="2017-07-26T11:31:00Z">
        <w:r w:rsidR="003D114B">
          <w:rPr>
            <w:color w:val="000000" w:themeColor="text1"/>
          </w:rPr>
          <w:t xml:space="preserve">been </w:t>
        </w:r>
      </w:ins>
      <w:r>
        <w:rPr>
          <w:color w:val="000000" w:themeColor="text1"/>
        </w:rPr>
        <w:t xml:space="preserve">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7569689" w:rsidR="00830B0C" w:rsidRDefault="00830B0C" w:rsidP="00EA22A1">
      <w:pPr>
        <w:rPr>
          <w:color w:val="000000" w:themeColor="text1"/>
        </w:rPr>
      </w:pPr>
      <w:r>
        <w:rPr>
          <w:color w:val="000000" w:themeColor="text1"/>
        </w:rPr>
        <w:t xml:space="preserve">Obese patients with Cushing’s disease were found to have a higher BMI </w:t>
      </w:r>
      <w:ins w:id="673" w:author="Microsoft Office User" w:date="2017-07-18T12:51:00Z">
        <w:r w:rsidR="00AE40D4">
          <w:rPr>
            <w:color w:val="000000" w:themeColor="text1"/>
          </w:rPr>
          <w:t xml:space="preserve">and abdominal circumference </w:t>
        </w:r>
      </w:ins>
      <w:r>
        <w:rPr>
          <w:color w:val="000000" w:themeColor="text1"/>
        </w:rPr>
        <w:t>than obese control patients</w:t>
      </w:r>
      <w:ins w:id="674"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w:t>
      </w:r>
      <w:ins w:id="675" w:author="Microsoft Office User" w:date="2017-07-26T11:48:00Z">
        <w:r w:rsidR="00010E41">
          <w:rPr>
            <w:color w:val="000000" w:themeColor="text1"/>
          </w:rPr>
          <w:t>I</w:t>
        </w:r>
      </w:ins>
      <w:ins w:id="676" w:author="Microsoft Office User" w:date="2017-07-26T11:51:00Z">
        <w:r w:rsidR="00142908">
          <w:rPr>
            <w:color w:val="000000" w:themeColor="text1"/>
          </w:rPr>
          <w:t>n line with these findings, i</w:t>
        </w:r>
      </w:ins>
      <w:ins w:id="677" w:author="Microsoft Office User" w:date="2017-07-26T11:48:00Z">
        <w:r w:rsidR="00010E41">
          <w:rPr>
            <w:color w:val="000000" w:themeColor="text1"/>
          </w:rPr>
          <w:t>ncreased in central adiposity</w:t>
        </w:r>
      </w:ins>
      <w:ins w:id="678" w:author="Microsoft Office User" w:date="2017-07-26T11:50:00Z">
        <w:r w:rsidR="003323CB">
          <w:rPr>
            <w:color w:val="000000" w:themeColor="text1"/>
          </w:rPr>
          <w:t>, such as is seen in these patients,</w:t>
        </w:r>
      </w:ins>
      <w:ins w:id="679" w:author="Microsoft Office User" w:date="2017-07-26T11:48:00Z">
        <w:r w:rsidR="00142908">
          <w:rPr>
            <w:color w:val="000000" w:themeColor="text1"/>
          </w:rPr>
          <w:t xml:space="preserve"> has been previously </w:t>
        </w:r>
        <w:r w:rsidR="00010E41">
          <w:rPr>
            <w:color w:val="000000" w:themeColor="text1"/>
          </w:rPr>
          <w:t xml:space="preserve">associated </w:t>
        </w:r>
      </w:ins>
      <w:ins w:id="680" w:author="Microsoft Office User" w:date="2017-07-26T11:49:00Z">
        <w:r w:rsidR="003323CB">
          <w:rPr>
            <w:color w:val="000000" w:themeColor="text1"/>
          </w:rPr>
          <w:t>with</w:t>
        </w:r>
      </w:ins>
      <w:ins w:id="681" w:author="Microsoft Office User" w:date="2017-07-27T12:30:00Z">
        <w:r w:rsidR="006D3C53">
          <w:rPr>
            <w:color w:val="000000" w:themeColor="text1"/>
          </w:rPr>
          <w:t xml:space="preserve"> enhanced</w:t>
        </w:r>
      </w:ins>
      <w:ins w:id="682" w:author="Microsoft Office User" w:date="2017-07-26T11:49:00Z">
        <w:r w:rsidR="003323CB">
          <w:rPr>
            <w:color w:val="000000" w:themeColor="text1"/>
          </w:rPr>
          <w:t xml:space="preserve"> </w:t>
        </w:r>
      </w:ins>
      <w:ins w:id="683" w:author="Microsoft Office User" w:date="2017-07-27T11:28:00Z">
        <w:r w:rsidR="003647E4">
          <w:rPr>
            <w:color w:val="000000" w:themeColor="text1"/>
          </w:rPr>
          <w:t>fatty acid flux (i.e. lipolysis)</w:t>
        </w:r>
      </w:ins>
      <w:ins w:id="684" w:author="Microsoft Office User" w:date="2017-07-27T12:31:00Z">
        <w:r w:rsidR="006D3C53">
          <w:rPr>
            <w:color w:val="000000" w:themeColor="text1"/>
          </w:rPr>
          <w:t xml:space="preserve"> when compared to lower body fat stores</w:t>
        </w:r>
      </w:ins>
      <w:ins w:id="685" w:author="Microsoft Office User" w:date="2017-07-27T12:33:00Z">
        <w:r w:rsidR="00363097">
          <w:rPr>
            <w:color w:val="000000" w:themeColor="text1"/>
          </w:rPr>
          <w:t xml:space="preserve"> </w:t>
        </w:r>
        <w:r w:rsidR="00363097">
          <w:rPr>
            <w:color w:val="000000" w:themeColor="text1"/>
          </w:rPr>
          <w:fldChar w:fldCharType="begin" w:fldLock="1"/>
        </w:r>
      </w:ins>
      <w:r w:rsidR="00EF271E">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2)", "plainTextFormattedCitation" : "(42)", "previouslyFormattedCitation" : "(42)" }, "properties" : { "noteIndex" : 0 }, "schema" : "https://github.com/citation-style-language/schema/raw/master/csl-citation.json" }</w:instrText>
      </w:r>
      <w:r w:rsidR="00363097">
        <w:rPr>
          <w:color w:val="000000" w:themeColor="text1"/>
        </w:rPr>
        <w:fldChar w:fldCharType="separate"/>
      </w:r>
      <w:r w:rsidR="00AC1A84" w:rsidRPr="00AC1A84">
        <w:rPr>
          <w:noProof/>
          <w:color w:val="000000" w:themeColor="text1"/>
        </w:rPr>
        <w:t>(42)</w:t>
      </w:r>
      <w:ins w:id="686" w:author="Microsoft Office User" w:date="2017-07-27T12:33:00Z">
        <w:r w:rsidR="00363097">
          <w:rPr>
            <w:color w:val="000000" w:themeColor="text1"/>
          </w:rPr>
          <w:fldChar w:fldCharType="end"/>
        </w:r>
      </w:ins>
      <w:ins w:id="687" w:author="Microsoft Office User" w:date="2017-07-26T11:49:00Z">
        <w:r w:rsidR="003323CB">
          <w:rPr>
            <w:color w:val="000000" w:themeColor="text1"/>
          </w:rPr>
          <w:t xml:space="preserve">, which is thought to contribute to insulin </w:t>
        </w:r>
      </w:ins>
      <w:ins w:id="688" w:author="Microsoft Office User" w:date="2017-07-26T11:50:00Z">
        <w:r w:rsidR="00142908">
          <w:rPr>
            <w:color w:val="000000" w:themeColor="text1"/>
          </w:rPr>
          <w:t>resistance</w:t>
        </w:r>
      </w:ins>
      <w:ins w:id="689" w:author="Microsoft Office User" w:date="2017-07-26T11:49:00Z">
        <w:r w:rsidR="003323CB">
          <w:rPr>
            <w:color w:val="000000" w:themeColor="text1"/>
          </w:rPr>
          <w:t xml:space="preserve"> and fatty liver</w:t>
        </w:r>
      </w:ins>
      <w:ins w:id="690" w:author="Microsoft Office User" w:date="2017-07-27T11:30:00Z">
        <w:r w:rsidR="00EC2A3E">
          <w:rPr>
            <w:color w:val="000000" w:themeColor="text1"/>
          </w:rPr>
          <w:t xml:space="preserve"> </w:t>
        </w:r>
      </w:ins>
      <w:ins w:id="691" w:author="Microsoft Office User" w:date="2017-07-27T11:29:00Z">
        <w:r w:rsidR="00EC2A3E">
          <w:rPr>
            <w:color w:val="000000" w:themeColor="text1"/>
          </w:rPr>
          <w:fldChar w:fldCharType="begin" w:fldLock="1"/>
        </w:r>
      </w:ins>
      <w:r w:rsidR="00EF271E">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43)", "plainTextFormattedCitation" : "(32,43)", "previouslyFormattedCitation" : "(32,43)" }, "properties" : { "noteIndex" : 0 }, "schema" : "https://github.com/citation-style-language/schema/raw/master/csl-citation.json" }</w:instrText>
      </w:r>
      <w:r w:rsidR="00EC2A3E">
        <w:rPr>
          <w:color w:val="000000" w:themeColor="text1"/>
        </w:rPr>
        <w:fldChar w:fldCharType="separate"/>
      </w:r>
      <w:r w:rsidR="00AC1A84" w:rsidRPr="00AC1A84">
        <w:rPr>
          <w:noProof/>
          <w:color w:val="000000" w:themeColor="text1"/>
        </w:rPr>
        <w:t>(32,43)</w:t>
      </w:r>
      <w:ins w:id="692" w:author="Microsoft Office User" w:date="2017-07-27T11:29:00Z">
        <w:r w:rsidR="00EC2A3E">
          <w:rPr>
            <w:color w:val="000000" w:themeColor="text1"/>
          </w:rPr>
          <w:fldChar w:fldCharType="end"/>
        </w:r>
      </w:ins>
      <w:ins w:id="693" w:author="Microsoft Office User" w:date="2017-07-26T11:49:00Z">
        <w:r w:rsidR="003323CB">
          <w:rPr>
            <w:color w:val="000000" w:themeColor="text1"/>
          </w:rPr>
          <w:t>.</w:t>
        </w:r>
      </w:ins>
      <w:ins w:id="694" w:author="Microsoft Office User" w:date="2017-07-26T11:48:00Z">
        <w:r w:rsidR="00010E41">
          <w:rPr>
            <w:color w:val="000000" w:themeColor="text1"/>
          </w:rPr>
          <w:t xml:space="preserve"> </w:t>
        </w:r>
      </w:ins>
      <w:r>
        <w:rPr>
          <w:color w:val="000000" w:themeColor="text1"/>
        </w:rPr>
        <w:t xml:space="preserve">However, it is impossible to determine the physiological status of the patients before they </w:t>
      </w:r>
      <w:ins w:id="695"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96"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22B6CFAA" w:rsidR="00EA22A1" w:rsidRDefault="000A7B19" w:rsidP="00EA22A1">
      <w:pPr>
        <w:rPr>
          <w:color w:val="000000" w:themeColor="text1"/>
        </w:rPr>
      </w:pPr>
      <w:ins w:id="697" w:author="Microsoft Office User" w:date="2017-07-18T12:54:00Z">
        <w:r>
          <w:rPr>
            <w:color w:val="000000" w:themeColor="text1"/>
          </w:rPr>
          <w:t xml:space="preserve">We found that </w:t>
        </w:r>
      </w:ins>
      <w:r w:rsidR="00830B0C">
        <w:rPr>
          <w:color w:val="000000" w:themeColor="text1"/>
        </w:rPr>
        <w:t>HFD</w:t>
      </w:r>
      <w:ins w:id="698" w:author="Microsoft Office User" w:date="2017-07-18T12:54:00Z">
        <w:r>
          <w:rPr>
            <w:color w:val="000000" w:themeColor="text1"/>
          </w:rPr>
          <w:t>-fed</w:t>
        </w:r>
      </w:ins>
      <w:r w:rsidR="00830B0C">
        <w:rPr>
          <w:color w:val="000000" w:themeColor="text1"/>
        </w:rPr>
        <w:t>, dexamethasone-treated mice had hyperglycemia, which was not present in any of the other groups, as well as severe insulin resistance</w:t>
      </w:r>
      <w:ins w:id="699" w:author="Microsoft Office User" w:date="2017-07-27T14:05:00Z">
        <w:r w:rsidR="004F0663">
          <w:rPr>
            <w:color w:val="000000" w:themeColor="text1"/>
          </w:rPr>
          <w:t xml:space="preserve"> when compared to all other groups</w:t>
        </w:r>
      </w:ins>
      <w:r w:rsidR="00830B0C">
        <w:rPr>
          <w:color w:val="000000" w:themeColor="text1"/>
        </w:rPr>
        <w:t xml:space="preserve">. </w:t>
      </w:r>
      <w:ins w:id="700" w:author="Microsoft Office User" w:date="2017-07-18T12:59:00Z">
        <w:r w:rsidR="006A475E">
          <w:rPr>
            <w:color w:val="000000" w:themeColor="text1"/>
          </w:rPr>
          <w:t xml:space="preserve">This was </w:t>
        </w:r>
      </w:ins>
      <w:ins w:id="701" w:author="Microsoft Office User" w:date="2017-07-18T13:00:00Z">
        <w:r w:rsidR="006A475E">
          <w:rPr>
            <w:color w:val="000000" w:themeColor="text1"/>
          </w:rPr>
          <w:t xml:space="preserve">primarily </w:t>
        </w:r>
      </w:ins>
      <w:ins w:id="702" w:author="Microsoft Office User" w:date="2017-07-18T12:59:00Z">
        <w:r w:rsidR="006A475E">
          <w:rPr>
            <w:color w:val="000000" w:themeColor="text1"/>
          </w:rPr>
          <w:t xml:space="preserve">due to increased endogenous </w:t>
        </w:r>
      </w:ins>
      <w:ins w:id="703" w:author="Microsoft Office User" w:date="2017-07-18T13:00:00Z">
        <w:r w:rsidR="006A475E">
          <w:rPr>
            <w:color w:val="000000" w:themeColor="text1"/>
          </w:rPr>
          <w:t>glucose</w:t>
        </w:r>
      </w:ins>
      <w:ins w:id="704" w:author="Microsoft Office User" w:date="2017-07-18T12:59:00Z">
        <w:r w:rsidR="006A475E">
          <w:rPr>
            <w:color w:val="000000" w:themeColor="text1"/>
          </w:rPr>
          <w:t xml:space="preserve"> </w:t>
        </w:r>
      </w:ins>
      <w:ins w:id="705" w:author="Microsoft Office User" w:date="2017-07-18T13:00:00Z">
        <w:r w:rsidR="006A475E">
          <w:rPr>
            <w:color w:val="000000" w:themeColor="text1"/>
          </w:rPr>
          <w:t xml:space="preserve">production. </w:t>
        </w:r>
      </w:ins>
      <w:ins w:id="706" w:author="Microsoft Office User" w:date="2017-07-18T13:01:00Z">
        <w:r w:rsidR="005104B1">
          <w:rPr>
            <w:color w:val="000000" w:themeColor="text1"/>
          </w:rPr>
          <w:t>Normally, elevations in insulin will suppress glucose production</w:t>
        </w:r>
      </w:ins>
      <w:ins w:id="707" w:author="Microsoft Office User" w:date="2017-07-27T14:06:00Z">
        <w:r w:rsidR="00FC00B0">
          <w:rPr>
            <w:color w:val="000000" w:themeColor="text1"/>
          </w:rPr>
          <w:t xml:space="preserve"> </w:t>
        </w:r>
      </w:ins>
      <w:ins w:id="708" w:author="Microsoft Office User" w:date="2017-07-27T14:25:00Z">
        <w:r w:rsidR="002A569F">
          <w:rPr>
            <w:color w:val="000000" w:themeColor="text1"/>
          </w:rPr>
          <w:fldChar w:fldCharType="begin" w:fldLock="1"/>
        </w:r>
      </w:ins>
      <w:r w:rsidR="00EF271E">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mendeley" : { "formattedCitation" : "(35)", "plainTextFormattedCitation" : "(35)", "previouslyFormattedCitation" : "(35)" }, "properties" : { "noteIndex" : 0 }, "schema" : "https://github.com/citation-style-language/schema/raw/master/csl-citation.json" }</w:instrText>
      </w:r>
      <w:r w:rsidR="002A569F">
        <w:rPr>
          <w:color w:val="000000" w:themeColor="text1"/>
        </w:rPr>
        <w:fldChar w:fldCharType="separate"/>
      </w:r>
      <w:r w:rsidR="00AC1A84" w:rsidRPr="00AC1A84">
        <w:rPr>
          <w:noProof/>
          <w:color w:val="000000" w:themeColor="text1"/>
        </w:rPr>
        <w:t>(35)</w:t>
      </w:r>
      <w:ins w:id="709" w:author="Microsoft Office User" w:date="2017-07-27T14:25:00Z">
        <w:r w:rsidR="002A569F">
          <w:rPr>
            <w:color w:val="000000" w:themeColor="text1"/>
          </w:rPr>
          <w:fldChar w:fldCharType="end"/>
        </w:r>
      </w:ins>
      <w:ins w:id="710" w:author="Microsoft Office User" w:date="2017-07-18T13:01:00Z">
        <w:r w:rsidR="005104B1">
          <w:rPr>
            <w:color w:val="000000" w:themeColor="text1"/>
          </w:rPr>
          <w:t>, but this was not the case in the HFD-fed dexamethasone treated mice.</w:t>
        </w:r>
      </w:ins>
      <w:ins w:id="711" w:author="Microsoft Office User" w:date="2017-07-18T13:03:00Z">
        <w:r w:rsidR="005104B1">
          <w:rPr>
            <w:color w:val="000000" w:themeColor="text1"/>
          </w:rPr>
          <w:t xml:space="preserve"> These findings indicate that chronic glucocorticoid treatment in obese </w:t>
        </w:r>
      </w:ins>
      <w:ins w:id="712" w:author="Microsoft Office User" w:date="2017-07-26T11:54:00Z">
        <w:r w:rsidR="00B60FDA">
          <w:rPr>
            <w:color w:val="000000" w:themeColor="text1"/>
          </w:rPr>
          <w:t>mice</w:t>
        </w:r>
      </w:ins>
      <w:ins w:id="713" w:author="Microsoft Office User" w:date="2017-07-18T13:03:00Z">
        <w:r w:rsidR="005104B1">
          <w:rPr>
            <w:color w:val="000000" w:themeColor="text1"/>
          </w:rPr>
          <w:t xml:space="preserve"> leads to </w:t>
        </w:r>
      </w:ins>
      <w:ins w:id="714" w:author="Microsoft Office User" w:date="2017-07-18T13:04:00Z">
        <w:r w:rsidR="005104B1">
          <w:rPr>
            <w:color w:val="000000" w:themeColor="text1"/>
          </w:rPr>
          <w:t>aberrant</w:t>
        </w:r>
      </w:ins>
      <w:ins w:id="715" w:author="Microsoft Office User" w:date="2017-07-18T13:05:00Z">
        <w:r w:rsidR="005104B1">
          <w:rPr>
            <w:color w:val="000000" w:themeColor="text1"/>
          </w:rPr>
          <w:t xml:space="preserve"> or even absent</w:t>
        </w:r>
      </w:ins>
      <w:ins w:id="716" w:author="Microsoft Office User" w:date="2017-07-18T13:03:00Z">
        <w:r w:rsidR="005104B1">
          <w:rPr>
            <w:color w:val="000000" w:themeColor="text1"/>
          </w:rPr>
          <w:t xml:space="preserve"> </w:t>
        </w:r>
      </w:ins>
      <w:ins w:id="717" w:author="Microsoft Office User" w:date="2017-07-18T13:04:00Z">
        <w:r w:rsidR="005104B1">
          <w:rPr>
            <w:color w:val="000000" w:themeColor="text1"/>
          </w:rPr>
          <w:t xml:space="preserve">insulin </w:t>
        </w:r>
        <w:commentRangeStart w:id="718"/>
        <w:r w:rsidR="005104B1">
          <w:rPr>
            <w:color w:val="000000" w:themeColor="text1"/>
          </w:rPr>
          <w:t>signaling</w:t>
        </w:r>
      </w:ins>
      <w:commentRangeEnd w:id="718"/>
      <w:ins w:id="719" w:author="Microsoft Office User" w:date="2017-07-18T13:08:00Z">
        <w:r w:rsidR="000704C3">
          <w:rPr>
            <w:rStyle w:val="CommentReference"/>
          </w:rPr>
          <w:commentReference w:id="718"/>
        </w:r>
      </w:ins>
      <w:ins w:id="720" w:author="Microsoft Office User" w:date="2017-07-26T10:35:00Z">
        <w:r w:rsidR="001B175D">
          <w:rPr>
            <w:color w:val="000000" w:themeColor="text1"/>
          </w:rPr>
          <w:t>, at least in the liver</w:t>
        </w:r>
      </w:ins>
      <w:ins w:id="721"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473F2DF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722" w:author="Microsoft Office User" w:date="2017-07-18T13:12:00Z">
        <w:r w:rsidR="008436A6">
          <w:rPr>
            <w:color w:val="000000" w:themeColor="text1"/>
          </w:rPr>
          <w:t>Cushing’s disease is often paired with increased fat mass, which has been previously proposed to contribute to fatty liver</w:t>
        </w:r>
      </w:ins>
      <w:ins w:id="723" w:author="Microsoft Office User" w:date="2017-07-27T14:50:00Z">
        <w:r w:rsidR="004F5259">
          <w:rPr>
            <w:color w:val="000000" w:themeColor="text1"/>
          </w:rPr>
          <w:t xml:space="preserve"> </w:t>
        </w:r>
        <w:r w:rsidR="008A2DC1">
          <w:rPr>
            <w:color w:val="000000" w:themeColor="text1"/>
          </w:rPr>
          <w:fldChar w:fldCharType="begin" w:fldLock="1"/>
        </w:r>
      </w:ins>
      <w:r w:rsidR="006B4227">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4,45)", "plainTextFormattedCitation" : "(44,45)", "previouslyFormattedCitation" : "(44,45)" }, "properties" : { "noteIndex" : 0 }, "schema" : "https://github.com/citation-style-language/schema/raw/master/csl-citation.json" }</w:instrText>
      </w:r>
      <w:r w:rsidR="008A2DC1">
        <w:rPr>
          <w:color w:val="000000" w:themeColor="text1"/>
        </w:rPr>
        <w:fldChar w:fldCharType="separate"/>
      </w:r>
      <w:r w:rsidR="008A2DC1" w:rsidRPr="008A2DC1">
        <w:rPr>
          <w:noProof/>
          <w:color w:val="000000" w:themeColor="text1"/>
        </w:rPr>
        <w:t>(44,45)</w:t>
      </w:r>
      <w:ins w:id="724" w:author="Microsoft Office User" w:date="2017-07-27T14:50:00Z">
        <w:r w:rsidR="008A2DC1">
          <w:rPr>
            <w:color w:val="000000" w:themeColor="text1"/>
          </w:rPr>
          <w:fldChar w:fldCharType="end"/>
        </w:r>
      </w:ins>
      <w:ins w:id="725" w:author="Microsoft Office User" w:date="2017-07-18T13:12:00Z">
        <w:r w:rsidR="008436A6">
          <w:rPr>
            <w:color w:val="000000" w:themeColor="text1"/>
          </w:rPr>
          <w:t>. Indeed, obesity is a known risk factor of NAFLD</w:t>
        </w:r>
      </w:ins>
      <w:ins w:id="726" w:author="Microsoft Office User" w:date="2017-07-27T14:42:00Z">
        <w:r w:rsidR="009672A8">
          <w:rPr>
            <w:color w:val="000000" w:themeColor="text1"/>
          </w:rPr>
          <w:t xml:space="preserve"> </w:t>
        </w:r>
        <w:r w:rsidR="009672A8">
          <w:rPr>
            <w:color w:val="000000" w:themeColor="text1"/>
          </w:rPr>
          <w:fldChar w:fldCharType="begin" w:fldLock="1"/>
        </w:r>
      </w:ins>
      <w:r w:rsidR="008A2DC1">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9672A8">
        <w:rPr>
          <w:color w:val="000000" w:themeColor="text1"/>
        </w:rPr>
        <w:fldChar w:fldCharType="separate"/>
      </w:r>
      <w:r w:rsidR="009672A8" w:rsidRPr="009672A8">
        <w:rPr>
          <w:noProof/>
          <w:color w:val="000000" w:themeColor="text1"/>
        </w:rPr>
        <w:t>(4,5)</w:t>
      </w:r>
      <w:ins w:id="727" w:author="Microsoft Office User" w:date="2017-07-27T14:42:00Z">
        <w:r w:rsidR="009672A8">
          <w:rPr>
            <w:color w:val="000000" w:themeColor="text1"/>
          </w:rPr>
          <w:fldChar w:fldCharType="end"/>
        </w:r>
      </w:ins>
      <w:ins w:id="728" w:author="Microsoft Office User" w:date="2017-07-18T13:12:00Z">
        <w:r w:rsidR="008436A6">
          <w:rPr>
            <w:color w:val="000000" w:themeColor="text1"/>
          </w:rPr>
          <w:t xml:space="preserve">. </w:t>
        </w:r>
      </w:ins>
      <w:r w:rsidR="00B32E07">
        <w:rPr>
          <w:color w:val="000000" w:themeColor="text1"/>
        </w:rPr>
        <w:t>Previous work from our lab shows increased fat mass</w:t>
      </w:r>
      <w:ins w:id="729" w:author="Microsoft Office User" w:date="2017-07-18T13:36:00Z">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ins>
      <w:r w:rsidR="00B32E07">
        <w:rPr>
          <w:color w:val="000000" w:themeColor="text1"/>
        </w:rPr>
        <w:t xml:space="preserve"> following</w:t>
      </w:r>
      <w:ins w:id="730"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4810EC">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instrText>
      </w:r>
      <w:r w:rsidR="00B32E07">
        <w:rPr>
          <w:color w:val="000000" w:themeColor="text1"/>
        </w:rPr>
        <w:fldChar w:fldCharType="separate"/>
      </w:r>
      <w:r w:rsidR="00102275" w:rsidRPr="00102275">
        <w:rPr>
          <w:noProof/>
          <w:color w:val="000000" w:themeColor="text1"/>
        </w:rPr>
        <w:t>(22)</w:t>
      </w:r>
      <w:r w:rsidR="00B32E07">
        <w:rPr>
          <w:color w:val="000000" w:themeColor="text1"/>
        </w:rPr>
        <w:fldChar w:fldCharType="end"/>
      </w:r>
      <w:ins w:id="731" w:author="Microsoft Office User" w:date="2017-07-18T13:10:00Z">
        <w:r w:rsidR="00B25F58">
          <w:rPr>
            <w:color w:val="000000" w:themeColor="text1"/>
          </w:rPr>
          <w:t xml:space="preserve"> in chow-fed mice</w:t>
        </w:r>
      </w:ins>
      <w:r w:rsidR="00B32E07">
        <w:rPr>
          <w:color w:val="000000" w:themeColor="text1"/>
        </w:rPr>
        <w:t xml:space="preserve">, </w:t>
      </w:r>
      <w:ins w:id="732"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733"/>
      <w:r w:rsidR="00B32E07">
        <w:rPr>
          <w:color w:val="000000" w:themeColor="text1"/>
        </w:rPr>
        <w:t>glucocorticoids</w:t>
      </w:r>
      <w:commentRangeEnd w:id="733"/>
      <w:r w:rsidR="00B32E07">
        <w:rPr>
          <w:rStyle w:val="CommentReference"/>
        </w:rPr>
        <w:commentReference w:id="733"/>
      </w:r>
      <w:r w:rsidR="00B32E07">
        <w:rPr>
          <w:color w:val="000000" w:themeColor="text1"/>
        </w:rPr>
        <w:t xml:space="preserve">. </w:t>
      </w:r>
      <w:ins w:id="734" w:author="Microsoft Office User" w:date="2017-07-26T11:57:00Z">
        <w:r w:rsidR="007637C8">
          <w:rPr>
            <w:color w:val="000000" w:themeColor="text1"/>
          </w:rPr>
          <w:t xml:space="preserve">However, to our surprise, the glucocorticoid treatment in obese mice led to an overall reduction in adiposity, which was not depot-specific. </w:t>
        </w:r>
      </w:ins>
      <w:r w:rsidR="00B32E07">
        <w:rPr>
          <w:color w:val="000000" w:themeColor="text1"/>
        </w:rPr>
        <w:t xml:space="preserve">Therefore, </w:t>
      </w:r>
      <w:ins w:id="735" w:author="Microsoft Office User" w:date="2017-07-26T11:56:00Z">
        <w:r w:rsidR="007637C8">
          <w:rPr>
            <w:color w:val="000000" w:themeColor="text1"/>
          </w:rPr>
          <w:t xml:space="preserve">when comparing HFD control mice to HFD dexamethasone-treated mice, </w:t>
        </w:r>
      </w:ins>
      <w:r w:rsidR="00B32E07">
        <w:rPr>
          <w:color w:val="000000" w:themeColor="text1"/>
        </w:rPr>
        <w:t xml:space="preserve">increased fat mass </w:t>
      </w:r>
      <w:r w:rsidR="00A052C7">
        <w:rPr>
          <w:color w:val="000000" w:themeColor="text1"/>
        </w:rPr>
        <w:t>is not</w:t>
      </w:r>
      <w:r w:rsidR="00B32E07">
        <w:rPr>
          <w:color w:val="000000" w:themeColor="text1"/>
        </w:rPr>
        <w:t xml:space="preserve"> </w:t>
      </w:r>
      <w:ins w:id="736" w:author="Microsoft Office User" w:date="2017-07-18T13:38:00Z">
        <w:r w:rsidR="00D40377">
          <w:rPr>
            <w:color w:val="000000" w:themeColor="text1"/>
          </w:rPr>
          <w:t>cause of</w:t>
        </w:r>
      </w:ins>
      <w:r w:rsidR="00B32E07">
        <w:rPr>
          <w:color w:val="000000" w:themeColor="text1"/>
        </w:rPr>
        <w:t xml:space="preserve"> </w:t>
      </w:r>
      <w:ins w:id="737" w:author="Microsoft Office User" w:date="2017-07-26T11:56:00Z">
        <w:r w:rsidR="007637C8">
          <w:rPr>
            <w:color w:val="000000" w:themeColor="text1"/>
          </w:rPr>
          <w:t xml:space="preserve">the observed </w:t>
        </w:r>
      </w:ins>
      <w:ins w:id="738" w:author="Microsoft Office User" w:date="2017-07-18T13:38:00Z">
        <w:r w:rsidR="007637C8">
          <w:rPr>
            <w:color w:val="000000" w:themeColor="text1"/>
          </w:rPr>
          <w:t>exacerbations in</w:t>
        </w:r>
        <w:r w:rsidR="00D40377">
          <w:rPr>
            <w:color w:val="000000" w:themeColor="text1"/>
          </w:rPr>
          <w:t xml:space="preserve"> </w:t>
        </w:r>
      </w:ins>
      <w:r w:rsidR="00B32E07">
        <w:rPr>
          <w:color w:val="000000" w:themeColor="text1"/>
        </w:rPr>
        <w:t>insulin resistance and increased liver fat.</w:t>
      </w:r>
      <w:r>
        <w:rPr>
          <w:color w:val="000000" w:themeColor="text1"/>
        </w:rPr>
        <w:t xml:space="preserve"> </w:t>
      </w:r>
    </w:p>
    <w:p w14:paraId="29829940" w14:textId="77777777" w:rsidR="00CD6325" w:rsidRDefault="00CD6325" w:rsidP="00EA22A1">
      <w:pPr>
        <w:rPr>
          <w:color w:val="000000" w:themeColor="text1"/>
        </w:rPr>
      </w:pPr>
    </w:p>
    <w:p w14:paraId="0AB3D433" w14:textId="45FFB576" w:rsidR="000C6027" w:rsidRDefault="00372758" w:rsidP="00EA22A1">
      <w:pPr>
        <w:rPr>
          <w:ins w:id="739" w:author="Microsoft Office User" w:date="2017-07-28T14:18:00Z"/>
          <w:color w:val="000000" w:themeColor="text1"/>
        </w:rPr>
      </w:pPr>
      <w:r>
        <w:rPr>
          <w:color w:val="000000" w:themeColor="text1"/>
        </w:rPr>
        <w:t>Lipolysis has been</w:t>
      </w:r>
      <w:del w:id="740" w:author="Microsoft Office User" w:date="2017-07-27T15:05:00Z">
        <w:r w:rsidDel="00F80BE0">
          <w:rPr>
            <w:color w:val="000000" w:themeColor="text1"/>
          </w:rPr>
          <w:delText xml:space="preserve"> associated</w:delText>
        </w:r>
      </w:del>
      <w:ins w:id="741" w:author="Microsoft Office User" w:date="2017-07-27T15:05:00Z">
        <w:r w:rsidR="00F80BE0">
          <w:rPr>
            <w:color w:val="000000" w:themeColor="text1"/>
          </w:rPr>
          <w:t xml:space="preserve"> implicated</w:t>
        </w:r>
        <w:r w:rsidR="00D03BDE">
          <w:rPr>
            <w:color w:val="000000" w:themeColor="text1"/>
          </w:rPr>
          <w:t xml:space="preserve"> in insulin resistance </w:t>
        </w:r>
      </w:ins>
      <w:ins w:id="742" w:author="Microsoft Office User" w:date="2017-07-27T15:14:00Z">
        <w:r w:rsidR="006B4227">
          <w:rPr>
            <w:color w:val="000000" w:themeColor="text1"/>
          </w:rPr>
          <w:fldChar w:fldCharType="begin" w:fldLock="1"/>
        </w:r>
      </w:ins>
      <w:r w:rsidR="00F74AC2">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32,35)", "plainTextFormattedCitation" : "(32,35)", "previouslyFormattedCitation" : "(32,35)" }, "properties" : { "noteIndex" : 0 }, "schema" : "https://github.com/citation-style-language/schema/raw/master/csl-citation.json" }</w:instrText>
      </w:r>
      <w:r w:rsidR="006B4227">
        <w:rPr>
          <w:color w:val="000000" w:themeColor="text1"/>
        </w:rPr>
        <w:fldChar w:fldCharType="separate"/>
      </w:r>
      <w:r w:rsidR="006B4227" w:rsidRPr="006B4227">
        <w:rPr>
          <w:noProof/>
          <w:color w:val="000000" w:themeColor="text1"/>
        </w:rPr>
        <w:t>(32,35)</w:t>
      </w:r>
      <w:ins w:id="743" w:author="Microsoft Office User" w:date="2017-07-27T15:14:00Z">
        <w:r w:rsidR="006B4227">
          <w:rPr>
            <w:color w:val="000000" w:themeColor="text1"/>
          </w:rPr>
          <w:fldChar w:fldCharType="end"/>
        </w:r>
      </w:ins>
      <w:ins w:id="744" w:author="Microsoft Office User" w:date="2017-07-27T15:15:00Z">
        <w:r w:rsidR="006B4227">
          <w:rPr>
            <w:color w:val="000000" w:themeColor="text1"/>
          </w:rPr>
          <w:t xml:space="preserve"> </w:t>
        </w:r>
      </w:ins>
      <w:ins w:id="745" w:author="Microsoft Office User" w:date="2017-07-27T15:05:00Z">
        <w:r w:rsidR="00D03BDE">
          <w:rPr>
            <w:color w:val="000000" w:themeColor="text1"/>
          </w:rPr>
          <w:t xml:space="preserve">and </w:t>
        </w:r>
        <w:commentRangeStart w:id="746"/>
        <w:r w:rsidR="00D03BDE">
          <w:rPr>
            <w:color w:val="000000" w:themeColor="text1"/>
          </w:rPr>
          <w:t>NAFLD</w:t>
        </w:r>
      </w:ins>
      <w:commentRangeEnd w:id="746"/>
      <w:ins w:id="747" w:author="Microsoft Office User" w:date="2017-07-27T15:13:00Z">
        <w:r w:rsidR="00D26519">
          <w:rPr>
            <w:rStyle w:val="CommentReference"/>
          </w:rPr>
          <w:commentReference w:id="746"/>
        </w:r>
      </w:ins>
      <w:ins w:id="748" w:author="Microsoft Office User" w:date="2017-07-27T15:11:00Z">
        <w:r w:rsidR="00D26519">
          <w:rPr>
            <w:color w:val="000000" w:themeColor="text1"/>
          </w:rPr>
          <w:t xml:space="preserve"> and there is evidence to support it is enhanced in the obese </w:t>
        </w:r>
        <w:commentRangeStart w:id="749"/>
        <w:r w:rsidR="00D26519">
          <w:rPr>
            <w:color w:val="000000" w:themeColor="text1"/>
          </w:rPr>
          <w:t>state</w:t>
        </w:r>
      </w:ins>
      <w:commentRangeEnd w:id="749"/>
      <w:ins w:id="750" w:author="Microsoft Office User" w:date="2017-07-27T15:12:00Z">
        <w:r w:rsidR="00D26519">
          <w:rPr>
            <w:rStyle w:val="CommentReference"/>
          </w:rPr>
          <w:commentReference w:id="749"/>
        </w:r>
      </w:ins>
      <w:ins w:id="751" w:author="Microsoft Office User" w:date="2017-07-27T15:05:00Z">
        <w:r w:rsidR="00D26519">
          <w:rPr>
            <w:color w:val="000000" w:themeColor="text1"/>
          </w:rPr>
          <w:t xml:space="preserve">; </w:t>
        </w:r>
      </w:ins>
      <w:ins w:id="752" w:author="Microsoft Office User" w:date="2017-07-27T15:10:00Z">
        <w:r w:rsidR="00D26519">
          <w:rPr>
            <w:color w:val="000000" w:themeColor="text1"/>
          </w:rPr>
          <w:t>moreover</w:t>
        </w:r>
      </w:ins>
      <w:ins w:id="753" w:author="Microsoft Office User" w:date="2017-07-27T15:05:00Z">
        <w:r w:rsidR="00D26519">
          <w:rPr>
            <w:color w:val="000000" w:themeColor="text1"/>
          </w:rPr>
          <w:t>,</w:t>
        </w:r>
      </w:ins>
      <w:ins w:id="754" w:author="Microsoft Office User" w:date="2017-07-27T15:10:00Z">
        <w:r w:rsidR="00D26519">
          <w:rPr>
            <w:color w:val="000000" w:themeColor="text1"/>
          </w:rPr>
          <w:t xml:space="preserve"> </w:t>
        </w:r>
      </w:ins>
      <w:ins w:id="755" w:author="Microsoft Office User" w:date="2017-07-27T15:11:00Z">
        <w:r w:rsidR="00D26519">
          <w:rPr>
            <w:color w:val="000000" w:themeColor="text1"/>
          </w:rPr>
          <w:t>glucoco</w:t>
        </w:r>
        <w:r w:rsidR="000F1903">
          <w:rPr>
            <w:color w:val="000000" w:themeColor="text1"/>
          </w:rPr>
          <w:t>rticoids are known to stimulate</w:t>
        </w:r>
        <w:r w:rsidR="00D26519">
          <w:rPr>
            <w:color w:val="000000" w:themeColor="text1"/>
          </w:rPr>
          <w:t xml:space="preserve"> </w:t>
        </w:r>
        <w:commentRangeStart w:id="756"/>
        <w:r w:rsidR="00D26519">
          <w:rPr>
            <w:color w:val="000000" w:themeColor="text1"/>
          </w:rPr>
          <w:t>lipolysis</w:t>
        </w:r>
      </w:ins>
      <w:commentRangeEnd w:id="756"/>
      <w:ins w:id="757" w:author="Microsoft Office User" w:date="2017-07-27T15:12:00Z">
        <w:r w:rsidR="00D26519">
          <w:rPr>
            <w:rStyle w:val="CommentReference"/>
          </w:rPr>
          <w:commentReference w:id="756"/>
        </w:r>
        <w:r w:rsidR="00D26519">
          <w:rPr>
            <w:color w:val="000000" w:themeColor="text1"/>
          </w:rPr>
          <w:t>.</w:t>
        </w:r>
      </w:ins>
      <w:ins w:id="758" w:author="Microsoft Office User" w:date="2017-07-27T15:11:00Z">
        <w:r w:rsidR="00D26519">
          <w:rPr>
            <w:color w:val="000000" w:themeColor="text1"/>
          </w:rPr>
          <w:t xml:space="preserve"> </w:t>
        </w:r>
      </w:ins>
      <w:del w:id="759" w:author="Microsoft Office User" w:date="2017-07-27T15:10:00Z">
        <w:r w:rsidDel="00D26519">
          <w:rPr>
            <w:color w:val="000000" w:themeColor="text1"/>
          </w:rPr>
          <w:delText xml:space="preserve"> with</w:delText>
        </w:r>
        <w:r w:rsidR="00012271" w:rsidDel="00D26519">
          <w:rPr>
            <w:color w:val="000000" w:themeColor="text1"/>
          </w:rPr>
          <w:delText xml:space="preserve"> decrease fat </w:delText>
        </w:r>
        <w:commentRangeStart w:id="760"/>
        <w:r w:rsidR="00012271" w:rsidDel="00D26519">
          <w:rPr>
            <w:color w:val="000000" w:themeColor="text1"/>
          </w:rPr>
          <w:delText>mass</w:delText>
        </w:r>
        <w:commentRangeEnd w:id="760"/>
        <w:r w:rsidR="00012271" w:rsidDel="00D26519">
          <w:rPr>
            <w:rStyle w:val="CommentReference"/>
          </w:rPr>
          <w:commentReference w:id="760"/>
        </w:r>
        <w:r w:rsidR="00012271" w:rsidDel="00D26519">
          <w:rPr>
            <w:color w:val="000000" w:themeColor="text1"/>
          </w:rPr>
          <w:delText>,</w:delText>
        </w:r>
        <w:r w:rsidDel="00D26519">
          <w:rPr>
            <w:color w:val="000000" w:themeColor="text1"/>
          </w:rPr>
          <w:delText xml:space="preserve"> fatty </w:delText>
        </w:r>
        <w:commentRangeStart w:id="761"/>
        <w:r w:rsidDel="00D26519">
          <w:rPr>
            <w:color w:val="000000" w:themeColor="text1"/>
          </w:rPr>
          <w:delText>liver</w:delText>
        </w:r>
        <w:commentRangeEnd w:id="761"/>
        <w:r w:rsidDel="00D26519">
          <w:rPr>
            <w:rStyle w:val="CommentReference"/>
          </w:rPr>
          <w:commentReference w:id="761"/>
        </w:r>
        <w:r w:rsidDel="00D26519">
          <w:rPr>
            <w:color w:val="000000" w:themeColor="text1"/>
          </w:rPr>
          <w:delText xml:space="preserve"> disease insulin </w:delText>
        </w:r>
        <w:commentRangeStart w:id="762"/>
        <w:r w:rsidDel="00D26519">
          <w:rPr>
            <w:color w:val="000000" w:themeColor="text1"/>
          </w:rPr>
          <w:delText>resistance</w:delText>
        </w:r>
        <w:commentRangeEnd w:id="762"/>
        <w:r w:rsidDel="00D26519">
          <w:rPr>
            <w:rStyle w:val="CommentReference"/>
          </w:rPr>
          <w:commentReference w:id="762"/>
        </w:r>
        <w:r w:rsidDel="00D26519">
          <w:rPr>
            <w:color w:val="000000" w:themeColor="text1"/>
          </w:rPr>
          <w:delText xml:space="preserve"> is known to be induced with </w:delText>
        </w:r>
        <w:commentRangeStart w:id="763"/>
        <w:r w:rsidDel="00D26519">
          <w:rPr>
            <w:color w:val="000000" w:themeColor="text1"/>
          </w:rPr>
          <w:delText>glucocorticoids</w:delText>
        </w:r>
        <w:commentRangeEnd w:id="763"/>
        <w:r w:rsidDel="00D26519">
          <w:rPr>
            <w:rStyle w:val="CommentReference"/>
          </w:rPr>
          <w:commentReference w:id="763"/>
        </w:r>
        <w:r w:rsidDel="00D26519">
          <w:rPr>
            <w:color w:val="000000" w:themeColor="text1"/>
          </w:rPr>
          <w:delText xml:space="preserve"> in both humans </w:delText>
        </w:r>
        <w:r w:rsidDel="00D26519">
          <w:rPr>
            <w:color w:val="000000" w:themeColor="text1"/>
          </w:rPr>
          <w:fldChar w:fldCharType="begin" w:fldLock="1"/>
        </w:r>
        <w:r w:rsidR="004810EC" w:rsidDel="00D26519">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Del="00D26519">
          <w:rPr>
            <w:color w:val="000000" w:themeColor="text1"/>
          </w:rPr>
          <w:fldChar w:fldCharType="separate"/>
        </w:r>
        <w:r w:rsidR="00102275" w:rsidRPr="00102275" w:rsidDel="00D26519">
          <w:rPr>
            <w:noProof/>
            <w:color w:val="000000" w:themeColor="text1"/>
          </w:rPr>
          <w:delText>(22)</w:delText>
        </w:r>
        <w:r w:rsidDel="00D26519">
          <w:rPr>
            <w:color w:val="000000" w:themeColor="text1"/>
          </w:rPr>
          <w:fldChar w:fldCharType="end"/>
        </w:r>
        <w:r w:rsidDel="00D26519">
          <w:rPr>
            <w:color w:val="000000" w:themeColor="text1"/>
          </w:rPr>
          <w:delText xml:space="preserve"> and mice.</w:delText>
        </w:r>
        <w:r w:rsidR="00914D17" w:rsidDel="00D26519">
          <w:rPr>
            <w:color w:val="000000" w:themeColor="text1"/>
          </w:rPr>
          <w:delText xml:space="preserve"> </w:delText>
        </w:r>
      </w:del>
      <w:r w:rsidR="00914D17">
        <w:rPr>
          <w:color w:val="000000" w:themeColor="text1"/>
        </w:rPr>
        <w:t xml:space="preserve">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w:t>
      </w:r>
      <w:ins w:id="764" w:author="Microsoft Office User" w:date="2017-07-27T15:16:00Z">
        <w:r w:rsidR="00D1207D">
          <w:rPr>
            <w:color w:val="000000" w:themeColor="text1"/>
          </w:rPr>
          <w:t xml:space="preserve"> </w:t>
        </w:r>
      </w:ins>
      <w:r w:rsidR="00914D17">
        <w:rPr>
          <w:color w:val="000000" w:themeColor="text1"/>
        </w:rPr>
        <w:t xml:space="preserve">Dexamethasone treatment led to significant increases in glycerol and fatty acid release in </w:t>
      </w:r>
      <w:ins w:id="765"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w:t>
      </w:r>
      <w:ins w:id="766" w:author="Microsoft Office User" w:date="2017-07-28T14:19:00Z">
        <w:r w:rsidR="00E37C2F">
          <w:rPr>
            <w:color w:val="000000" w:themeColor="text1"/>
          </w:rPr>
          <w:t xml:space="preserve">Furthermore, we showed that dexamethasone acts directly on adipocytes to </w:t>
        </w:r>
      </w:ins>
      <w:ins w:id="767" w:author="Microsoft Office User" w:date="2017-07-28T14:20:00Z">
        <w:r w:rsidR="00E37C2F">
          <w:rPr>
            <w:color w:val="000000" w:themeColor="text1"/>
          </w:rPr>
          <w:t>stimulate</w:t>
        </w:r>
      </w:ins>
      <w:ins w:id="768" w:author="Microsoft Office User" w:date="2017-07-28T14:19:00Z">
        <w:r w:rsidR="00E37C2F">
          <w:rPr>
            <w:color w:val="000000" w:themeColor="text1"/>
          </w:rPr>
          <w:t xml:space="preserve"> </w:t>
        </w:r>
      </w:ins>
      <w:ins w:id="769" w:author="Microsoft Office User" w:date="2017-07-28T14:20:00Z">
        <w:r w:rsidR="00E37C2F">
          <w:rPr>
            <w:color w:val="000000" w:themeColor="text1"/>
          </w:rPr>
          <w:t xml:space="preserve">lipolysis. In support of these findings, </w:t>
        </w:r>
      </w:ins>
      <w:ins w:id="770" w:author="Microsoft Office User" w:date="2017-07-28T14:21:00Z">
        <w:r w:rsidR="00E37C2F">
          <w:rPr>
            <w:color w:val="000000" w:themeColor="text1"/>
          </w:rPr>
          <w:t xml:space="preserve">inhibition of 11b-hsd1, an enzyme responsible for local </w:t>
        </w:r>
      </w:ins>
      <w:ins w:id="771" w:author="Microsoft Office User" w:date="2017-07-28T14:22:00Z">
        <w:r w:rsidR="00E37C2F">
          <w:rPr>
            <w:color w:val="000000" w:themeColor="text1"/>
          </w:rPr>
          <w:t>activation of</w:t>
        </w:r>
      </w:ins>
      <w:ins w:id="772" w:author="Microsoft Office User" w:date="2017-07-28T14:21:00Z">
        <w:r w:rsidR="00E37C2F">
          <w:rPr>
            <w:color w:val="000000" w:themeColor="text1"/>
          </w:rPr>
          <w:t xml:space="preserve"> cortisol</w:t>
        </w:r>
      </w:ins>
      <w:ins w:id="773" w:author="Microsoft Office User" w:date="2017-07-28T14:22:00Z">
        <w:r w:rsidR="00E37C2F">
          <w:rPr>
            <w:color w:val="000000" w:themeColor="text1"/>
          </w:rPr>
          <w:t xml:space="preserve">, in adipose tissue </w:t>
        </w:r>
      </w:ins>
      <w:ins w:id="774" w:author="Microsoft Office User" w:date="2017-07-28T14:26:00Z">
        <w:r w:rsidR="00C06BC3">
          <w:rPr>
            <w:color w:val="000000" w:themeColor="text1"/>
          </w:rPr>
          <w:t>prevents</w:t>
        </w:r>
      </w:ins>
      <w:ins w:id="775" w:author="Microsoft Office User" w:date="2017-07-28T14:27:00Z">
        <w:r w:rsidR="00C06BC3">
          <w:rPr>
            <w:color w:val="000000" w:themeColor="text1"/>
          </w:rPr>
          <w:t xml:space="preserve"> glucocorticoid-induced</w:t>
        </w:r>
      </w:ins>
      <w:ins w:id="776" w:author="Microsoft Office User" w:date="2017-07-28T14:23:00Z">
        <w:r w:rsidR="00E37C2F">
          <w:rPr>
            <w:color w:val="000000" w:themeColor="text1"/>
          </w:rPr>
          <w:t xml:space="preserve"> </w:t>
        </w:r>
      </w:ins>
      <w:ins w:id="777" w:author="Microsoft Office User" w:date="2017-07-28T14:28:00Z">
        <w:r w:rsidR="00C06BC3">
          <w:rPr>
            <w:color w:val="000000" w:themeColor="text1"/>
          </w:rPr>
          <w:t>lipolysis and hepatic</w:t>
        </w:r>
      </w:ins>
      <w:ins w:id="778" w:author="Microsoft Office User" w:date="2017-07-28T14:23:00Z">
        <w:r w:rsidR="00E37C2F">
          <w:rPr>
            <w:color w:val="000000" w:themeColor="text1"/>
          </w:rPr>
          <w:t>; however,</w:t>
        </w:r>
      </w:ins>
      <w:ins w:id="779" w:author="Microsoft Office User" w:date="2017-07-28T14:28:00Z">
        <w:r w:rsidR="00C06BC3">
          <w:rPr>
            <w:color w:val="000000" w:themeColor="text1"/>
          </w:rPr>
          <w:t xml:space="preserve"> there is no reduction in lipolysis or</w:t>
        </w:r>
      </w:ins>
      <w:ins w:id="780" w:author="Microsoft Office User" w:date="2017-07-28T14:23:00Z">
        <w:r w:rsidR="00E37C2F">
          <w:rPr>
            <w:color w:val="000000" w:themeColor="text1"/>
          </w:rPr>
          <w:t xml:space="preserve"> </w:t>
        </w:r>
      </w:ins>
      <w:ins w:id="781" w:author="Microsoft Office User" w:date="2017-07-28T14:24:00Z">
        <w:r w:rsidR="00C06BC3">
          <w:rPr>
            <w:color w:val="000000" w:themeColor="text1"/>
          </w:rPr>
          <w:t xml:space="preserve">hepatic </w:t>
        </w:r>
      </w:ins>
      <w:ins w:id="782" w:author="Microsoft Office User" w:date="2017-07-28T14:28:00Z">
        <w:r w:rsidR="00C06BC3">
          <w:rPr>
            <w:color w:val="000000" w:themeColor="text1"/>
          </w:rPr>
          <w:t xml:space="preserve">steatosis </w:t>
        </w:r>
      </w:ins>
      <w:ins w:id="783" w:author="Microsoft Office User" w:date="2017-07-28T14:27:00Z">
        <w:r w:rsidR="00C06BC3">
          <w:rPr>
            <w:color w:val="000000" w:themeColor="text1"/>
          </w:rPr>
          <w:t>in response to glucocorticoids</w:t>
        </w:r>
      </w:ins>
      <w:ins w:id="784" w:author="Microsoft Office User" w:date="2017-07-28T14:24:00Z">
        <w:r w:rsidR="00E37C2F">
          <w:rPr>
            <w:color w:val="000000" w:themeColor="text1"/>
          </w:rPr>
          <w:t xml:space="preserve"> </w:t>
        </w:r>
      </w:ins>
      <w:ins w:id="785" w:author="Microsoft Office User" w:date="2017-07-28T14:23:00Z">
        <w:r w:rsidR="00E37C2F">
          <w:rPr>
            <w:color w:val="000000" w:themeColor="text1"/>
          </w:rPr>
          <w:t>when this enzyme is knocked out in the liver</w:t>
        </w:r>
      </w:ins>
      <w:ins w:id="786" w:author="Microsoft Office User" w:date="2017-07-28T14:25:00Z">
        <w:r w:rsidR="00E37C2F">
          <w:rPr>
            <w:color w:val="000000" w:themeColor="text1"/>
          </w:rPr>
          <w:t xml:space="preserve"> </w:t>
        </w:r>
        <w:r w:rsidR="00E37C2F">
          <w:rPr>
            <w:color w:val="000000" w:themeColor="text1"/>
          </w:rPr>
          <w:fldChar w:fldCharType="begin" w:fldLock="1"/>
        </w:r>
      </w:ins>
      <w:r w:rsidR="00E37C2F">
        <w:rPr>
          <w:color w:val="000000" w:themeColor="text1"/>
        </w:rPr>
        <w:instrText>ADDIN CSL_CITATION { "citationItems" : [ { "id" : "ITEM-1",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1", "issued" : { "date-parts" : [ [ "2014" ] ] }, "title" : "11\u03b2-HSD1 is the major regulator of the tissue-specific effects of circulating glucocorticoid excess.", "type" : "article-journal" }, "uris" : [ "http://www.mendeley.com/documents/?uuid=88507a7b-0e20-366a-8441-b9781efd9f8b" ] } ], "mendeley" : { "formattedCitation" : "(46)", "plainTextFormattedCitation" : "(46)" }, "properties" : { "noteIndex" : 0 }, "schema" : "https://github.com/citation-style-language/schema/raw/master/csl-citation.json" }</w:instrText>
      </w:r>
      <w:r w:rsidR="00E37C2F">
        <w:rPr>
          <w:color w:val="000000" w:themeColor="text1"/>
        </w:rPr>
        <w:fldChar w:fldCharType="separate"/>
      </w:r>
      <w:r w:rsidR="00E37C2F" w:rsidRPr="00E37C2F">
        <w:rPr>
          <w:noProof/>
          <w:color w:val="000000" w:themeColor="text1"/>
        </w:rPr>
        <w:t>(46)</w:t>
      </w:r>
      <w:ins w:id="787" w:author="Microsoft Office User" w:date="2017-07-28T14:25:00Z">
        <w:r w:rsidR="00E37C2F">
          <w:rPr>
            <w:color w:val="000000" w:themeColor="text1"/>
          </w:rPr>
          <w:fldChar w:fldCharType="end"/>
        </w:r>
        <w:r w:rsidR="00E37C2F">
          <w:rPr>
            <w:color w:val="000000" w:themeColor="text1"/>
          </w:rPr>
          <w:t>.</w:t>
        </w:r>
      </w:ins>
      <w:ins w:id="788" w:author="Microsoft Office User" w:date="2017-07-28T14:20:00Z">
        <w:r w:rsidR="00E37C2F">
          <w:rPr>
            <w:color w:val="000000" w:themeColor="text1"/>
          </w:rPr>
          <w:t xml:space="preserve"> </w:t>
        </w:r>
      </w:ins>
      <w:bookmarkStart w:id="789" w:name="_GoBack"/>
      <w:bookmarkEnd w:id="789"/>
    </w:p>
    <w:p w14:paraId="4DA67EFE" w14:textId="77777777" w:rsidR="000C6027" w:rsidRDefault="000C6027" w:rsidP="00EA22A1">
      <w:pPr>
        <w:rPr>
          <w:ins w:id="790" w:author="Microsoft Office User" w:date="2017-07-28T14:18:00Z"/>
          <w:color w:val="000000" w:themeColor="text1"/>
        </w:rPr>
      </w:pPr>
    </w:p>
    <w:p w14:paraId="704C3DAA" w14:textId="2FE05EED" w:rsidR="00372758" w:rsidRDefault="00AE79F4" w:rsidP="00EA22A1">
      <w:pPr>
        <w:rPr>
          <w:color w:val="000000" w:themeColor="text1"/>
        </w:rPr>
      </w:pPr>
      <w:r>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791"/>
      <w:r>
        <w:rPr>
          <w:color w:val="000000" w:themeColor="text1"/>
        </w:rPr>
        <w:t>gluconeogenesis</w:t>
      </w:r>
      <w:commentRangeEnd w:id="791"/>
      <w:r>
        <w:rPr>
          <w:rStyle w:val="CommentReference"/>
        </w:rPr>
        <w:commentReference w:id="791"/>
      </w:r>
      <w:r>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D0FB295"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E37C2F">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7)", "plainTextFormattedCitation" : "(47)", "previouslyFormattedCitation" : "(46)" }, "properties" : { "noteIndex" : 0 }, "schema" : "https://github.com/citation-style-language/schema/raw/master/csl-citation.json" }</w:instrText>
      </w:r>
      <w:r>
        <w:rPr>
          <w:color w:val="000000" w:themeColor="text1"/>
        </w:rPr>
        <w:fldChar w:fldCharType="separate"/>
      </w:r>
      <w:r w:rsidR="00E37C2F" w:rsidRPr="00E37C2F">
        <w:rPr>
          <w:noProof/>
          <w:color w:val="000000" w:themeColor="text1"/>
        </w:rPr>
        <w:t>(4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792"/>
      <w:r w:rsidR="00A04798">
        <w:rPr>
          <w:color w:val="000000" w:themeColor="text1"/>
        </w:rPr>
        <w:t>receptors</w:t>
      </w:r>
      <w:commentRangeEnd w:id="792"/>
      <w:r w:rsidR="00A04798">
        <w:rPr>
          <w:rStyle w:val="CommentReference"/>
        </w:rPr>
        <w:commentReference w:id="792"/>
      </w:r>
      <w:r w:rsidR="00A04798">
        <w:rPr>
          <w:color w:val="000000" w:themeColor="text1"/>
        </w:rPr>
        <w:t xml:space="preserve"> and/or </w:t>
      </w:r>
      <w:commentRangeStart w:id="793"/>
      <w:r w:rsidR="00A04798">
        <w:rPr>
          <w:color w:val="000000" w:themeColor="text1"/>
        </w:rPr>
        <w:t>lipase</w:t>
      </w:r>
      <w:commentRangeEnd w:id="793"/>
      <w:r w:rsidR="00A04798">
        <w:rPr>
          <w:rStyle w:val="CommentReference"/>
        </w:rPr>
        <w:commentReference w:id="793"/>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w:t>
      </w:r>
      <w:proofErr w:type="spellStart"/>
      <w:r>
        <w:rPr>
          <w:color w:val="000000" w:themeColor="text1"/>
        </w:rPr>
        <w:t>lipolytic</w:t>
      </w:r>
      <w:proofErr w:type="spellEnd"/>
      <w:r>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B63BAF"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e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proofErr w:type="spellStart"/>
        <w:r w:rsidR="00281A98">
          <w:rPr>
            <w:rStyle w:val="Hyperlink"/>
            <w:rFonts w:ascii="Helvetica" w:eastAsia="Times New Roman" w:hAnsi="Helvetica"/>
            <w:color w:val="202020"/>
          </w:rPr>
          <w:t>Aart</w:t>
        </w:r>
        <w:proofErr w:type="spellEnd"/>
        <w:r w:rsidR="00281A98">
          <w:rPr>
            <w:rStyle w:val="Hyperlink"/>
            <w:rFonts w:ascii="Helvetica" w:eastAsia="Times New Roman" w:hAnsi="Helvetica"/>
            <w:color w:val="202020"/>
          </w:rPr>
          <w:t xml:space="preserve">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6" w:author="Microsoft Office User" w:date="2017-07-21T15:11:00Z" w:initials="Office">
    <w:p w14:paraId="7CE7CDAC" w14:textId="2E3D5BBF" w:rsidR="003C1125" w:rsidRDefault="003C1125">
      <w:pPr>
        <w:pStyle w:val="CommentText"/>
      </w:pPr>
      <w:r>
        <w:rPr>
          <w:rStyle w:val="CommentReference"/>
        </w:rPr>
        <w:annotationRef/>
      </w:r>
      <w:r w:rsidR="00B400F3">
        <w:t>these citations are reviews</w:t>
      </w:r>
    </w:p>
  </w:comment>
  <w:comment w:id="178" w:author="Microsoft Office User" w:date="2017-07-27T12:49:00Z" w:initials="Office">
    <w:p w14:paraId="3FA4F9C0" w14:textId="30DCE62D" w:rsidR="00AF49F3" w:rsidRDefault="00AF49F3">
      <w:pPr>
        <w:pStyle w:val="CommentText"/>
      </w:pPr>
      <w:r>
        <w:rPr>
          <w:rStyle w:val="CommentReference"/>
        </w:rPr>
        <w:annotationRef/>
      </w:r>
      <w:r>
        <w:t xml:space="preserve">something here on NALFD and insulin resistance </w:t>
      </w:r>
    </w:p>
  </w:comment>
  <w:comment w:id="205" w:author="Microsoft Office User" w:date="2017-07-27T12:37:00Z" w:initials="Office">
    <w:p w14:paraId="5E6C97CE" w14:textId="70AE5327" w:rsidR="003D0B7E" w:rsidRDefault="003D0B7E">
      <w:pPr>
        <w:pStyle w:val="CommentText"/>
      </w:pPr>
      <w:r>
        <w:rPr>
          <w:rStyle w:val="CommentReference"/>
        </w:rPr>
        <w:annotationRef/>
      </w:r>
      <w:r>
        <w:t>3 citations here</w:t>
      </w:r>
    </w:p>
  </w:comment>
  <w:comment w:id="210"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73" w:author="Microsoft Office User" w:date="2017-07-13T11:47:00Z" w:initials="Office">
    <w:p w14:paraId="3C9D98E4" w14:textId="75C1884C" w:rsidR="009E5B00" w:rsidRDefault="009E5B00">
      <w:pPr>
        <w:pStyle w:val="CommentText"/>
      </w:pPr>
      <w:r>
        <w:rPr>
          <w:rStyle w:val="CommentReference"/>
        </w:rPr>
        <w:annotationRef/>
      </w:r>
      <w:r w:rsidR="000B34C8">
        <w:t>Not sure if we want to mention this in this paper</w:t>
      </w:r>
    </w:p>
  </w:comment>
  <w:comment w:id="299"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301" w:author="Microsoft Office User" w:date="2017-07-13T16:09:00Z" w:initials="Office">
    <w:p w14:paraId="1479895A" w14:textId="2309F8D5" w:rsidR="002633D8" w:rsidRDefault="002633D8">
      <w:pPr>
        <w:pStyle w:val="CommentText"/>
      </w:pPr>
      <w:r>
        <w:rPr>
          <w:rStyle w:val="CommentReference"/>
        </w:rPr>
        <w:annotationRef/>
      </w:r>
      <w:proofErr w:type="spellStart"/>
      <w:r>
        <w:t>Wont</w:t>
      </w:r>
      <w:proofErr w:type="spellEnd"/>
      <w:r>
        <w:t xml:space="preserve"> need to say this if we don’t put anything about the pancreas</w:t>
      </w:r>
    </w:p>
  </w:comment>
  <w:comment w:id="304"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310"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33"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36"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42"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44"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46"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47"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48" w:author="Dave Bridges" w:date="2017-02-15T14:18:00Z" w:initials="DB">
    <w:p w14:paraId="311CE392" w14:textId="5CD5EB9E" w:rsidR="001E66C4" w:rsidRDefault="001E66C4">
      <w:pPr>
        <w:pStyle w:val="CommentText"/>
      </w:pPr>
      <w:r>
        <w:rPr>
          <w:rStyle w:val="CommentReference"/>
        </w:rPr>
        <w:annotationRef/>
      </w:r>
      <w:r>
        <w:t>yes</w:t>
      </w:r>
    </w:p>
  </w:comment>
  <w:comment w:id="350"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5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52"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53" w:author="Microsoft Office User" w:date="2017-02-02T16:22:00Z" w:initials="Office">
    <w:p w14:paraId="5A197858" w14:textId="5D871020" w:rsidR="00E23AC2" w:rsidRDefault="00E23AC2">
      <w:pPr>
        <w:pStyle w:val="CommentText"/>
      </w:pPr>
      <w:r>
        <w:rPr>
          <w:rStyle w:val="CommentReference"/>
        </w:rPr>
        <w:annotationRef/>
      </w:r>
      <w:r>
        <w:t xml:space="preserve">Taken partially from </w:t>
      </w:r>
      <w:proofErr w:type="spellStart"/>
      <w:r>
        <w:t>hatfield</w:t>
      </w:r>
      <w:proofErr w:type="spellEnd"/>
      <w:r>
        <w:t xml:space="preserve"> paper</w:t>
      </w:r>
    </w:p>
  </w:comment>
  <w:comment w:id="416" w:author="Microsoft Office User" w:date="2017-07-17T14:59:00Z" w:initials="Office">
    <w:p w14:paraId="25AD6BEE" w14:textId="2D6059C4" w:rsidR="0018286A" w:rsidRDefault="0018286A">
      <w:pPr>
        <w:pStyle w:val="CommentText"/>
      </w:pPr>
      <w:r>
        <w:rPr>
          <w:rStyle w:val="CommentReference"/>
        </w:rPr>
        <w:annotationRef/>
      </w:r>
      <w:r>
        <w:t xml:space="preserve">I </w:t>
      </w:r>
      <w:proofErr w:type="spellStart"/>
      <w:proofErr w:type="gramStart"/>
      <w:r>
        <w:t>cant</w:t>
      </w:r>
      <w:proofErr w:type="spellEnd"/>
      <w:proofErr w:type="gramEnd"/>
      <w:r>
        <w:t xml:space="preserve"> find where you are getting these p-values. I think there are more that I should be putting here besides just 2 values…</w:t>
      </w:r>
    </w:p>
  </w:comment>
  <w:comment w:id="427"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33" w:author="Microsoft Office User" w:date="2017-07-21T12:27:00Z" w:initials="Office">
    <w:p w14:paraId="6C2ECF6B" w14:textId="3F666EB8" w:rsidR="009E06A7" w:rsidRDefault="009E06A7">
      <w:pPr>
        <w:pStyle w:val="CommentText"/>
      </w:pPr>
      <w:r>
        <w:rPr>
          <w:rStyle w:val="CommentReference"/>
        </w:rPr>
        <w:annotationRef/>
      </w:r>
      <w:r>
        <w:t xml:space="preserve">P </w:t>
      </w:r>
      <w:proofErr w:type="spellStart"/>
      <w:r>
        <w:t>val</w:t>
      </w:r>
      <w:proofErr w:type="spellEnd"/>
      <w:r>
        <w:t xml:space="preserve"> and figure placement needed here</w:t>
      </w:r>
    </w:p>
  </w:comment>
  <w:comment w:id="434" w:author="Microsoft Office User" w:date="2017-07-17T15:01:00Z" w:initials="Office">
    <w:p w14:paraId="4556ACE6" w14:textId="6040EFC5" w:rsidR="007724A7" w:rsidRDefault="007724A7">
      <w:pPr>
        <w:pStyle w:val="CommentText"/>
      </w:pPr>
      <w:r>
        <w:rPr>
          <w:rStyle w:val="CommentReference"/>
        </w:rPr>
        <w:annotationRef/>
      </w:r>
      <w:proofErr w:type="spellStart"/>
      <w:r w:rsidR="00305AF5">
        <w:t>Pval</w:t>
      </w:r>
      <w:proofErr w:type="spellEnd"/>
      <w:r w:rsidR="00305AF5">
        <w:t xml:space="preserve"> needed</w:t>
      </w:r>
    </w:p>
  </w:comment>
  <w:comment w:id="435" w:author="Microsoft Office User" w:date="2017-07-17T15:01:00Z" w:initials="Office">
    <w:p w14:paraId="42FF7180" w14:textId="351C9427" w:rsidR="007724A7" w:rsidRDefault="007724A7">
      <w:pPr>
        <w:pStyle w:val="CommentText"/>
      </w:pPr>
      <w:r>
        <w:rPr>
          <w:rStyle w:val="CommentReference"/>
        </w:rPr>
        <w:annotationRef/>
      </w:r>
      <w:proofErr w:type="spellStart"/>
      <w:r>
        <w:t>Pval</w:t>
      </w:r>
      <w:proofErr w:type="spellEnd"/>
      <w:r>
        <w:t xml:space="preserve"> needed</w:t>
      </w:r>
    </w:p>
  </w:comment>
  <w:comment w:id="439"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53"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54"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61"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68"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2" w:author="Microsoft Office User" w:date="2017-07-17T16:13:00Z" w:initials="Office">
    <w:p w14:paraId="2A9CC0BC" w14:textId="0E0E8E8E" w:rsidR="005A6A0D" w:rsidRDefault="005A6A0D">
      <w:pPr>
        <w:pStyle w:val="CommentText"/>
      </w:pPr>
      <w:r>
        <w:rPr>
          <w:rStyle w:val="CommentReference"/>
        </w:rPr>
        <w:annotationRef/>
      </w:r>
      <w:r>
        <w:t>cite</w:t>
      </w:r>
    </w:p>
  </w:comment>
  <w:comment w:id="476"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08" w:author="Microsoft Office User" w:date="2017-07-17T17:01:00Z" w:initials="Office">
    <w:p w14:paraId="4C37C0D4" w14:textId="1E5C5B42" w:rsidR="00255829" w:rsidRDefault="00255829">
      <w:pPr>
        <w:pStyle w:val="CommentText"/>
      </w:pPr>
      <w:r>
        <w:rPr>
          <w:rStyle w:val="CommentReference"/>
        </w:rPr>
        <w:annotationRef/>
      </w:r>
      <w:proofErr w:type="gramStart"/>
      <w:r>
        <w:t>There  are</w:t>
      </w:r>
      <w:proofErr w:type="gramEnd"/>
      <w:r>
        <w:t xml:space="preserve"> no stats associated with this script. </w:t>
      </w:r>
    </w:p>
  </w:comment>
  <w:comment w:id="518" w:author="Microsoft Office User" w:date="2017-07-17T16:59:00Z" w:initials="Office">
    <w:p w14:paraId="7B578398" w14:textId="67231E1B" w:rsidR="00E2033A" w:rsidRDefault="00E2033A">
      <w:pPr>
        <w:pStyle w:val="CommentText"/>
      </w:pPr>
      <w:r>
        <w:rPr>
          <w:rStyle w:val="CommentReference"/>
        </w:rPr>
        <w:annotationRef/>
      </w:r>
      <w:proofErr w:type="spellStart"/>
      <w:r>
        <w:t>pval</w:t>
      </w:r>
      <w:proofErr w:type="spellEnd"/>
    </w:p>
  </w:comment>
  <w:comment w:id="523" w:author="Microsoft Office User" w:date="2017-07-17T16:59:00Z" w:initials="Office">
    <w:p w14:paraId="7598685D" w14:textId="4A736CF7" w:rsidR="00E2033A" w:rsidRDefault="00E2033A">
      <w:pPr>
        <w:pStyle w:val="CommentText"/>
      </w:pPr>
      <w:r>
        <w:rPr>
          <w:rStyle w:val="CommentReference"/>
        </w:rPr>
        <w:annotationRef/>
      </w:r>
      <w:proofErr w:type="spellStart"/>
      <w:r>
        <w:t>pval</w:t>
      </w:r>
      <w:proofErr w:type="spellEnd"/>
    </w:p>
  </w:comment>
  <w:comment w:id="530"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32" w:author="Microsoft Office User" w:date="2017-07-17T16:59:00Z" w:initials="Office">
    <w:p w14:paraId="78AA55A0" w14:textId="20EDC575" w:rsidR="00E2033A" w:rsidRDefault="00E2033A">
      <w:pPr>
        <w:pStyle w:val="CommentText"/>
      </w:pPr>
      <w:r>
        <w:rPr>
          <w:rStyle w:val="CommentReference"/>
        </w:rPr>
        <w:annotationRef/>
      </w:r>
      <w:proofErr w:type="spellStart"/>
      <w:r w:rsidR="00F10918">
        <w:t>P</w:t>
      </w:r>
      <w:r>
        <w:t>val</w:t>
      </w:r>
      <w:proofErr w:type="spellEnd"/>
      <w:r w:rsidR="00F10918">
        <w:t>—need a script for this one</w:t>
      </w:r>
    </w:p>
  </w:comment>
  <w:comment w:id="536"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39"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40"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xml:space="preserve">,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41" w:author="Microsoft Office User" w:date="2017-07-13T16:00:00Z" w:initials="Office">
    <w:p w14:paraId="5C99A5C3" w14:textId="78CB0225" w:rsidR="00DD4CD8" w:rsidRDefault="00DD4CD8">
      <w:pPr>
        <w:pStyle w:val="CommentText"/>
      </w:pPr>
      <w:r>
        <w:rPr>
          <w:rStyle w:val="CommentReference"/>
        </w:rPr>
        <w:annotationRef/>
      </w:r>
      <w:r>
        <w:t>cite</w:t>
      </w:r>
    </w:p>
  </w:comment>
  <w:comment w:id="548"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 xml:space="preserve">rt </w:t>
      </w:r>
      <w:proofErr w:type="spellStart"/>
      <w:r>
        <w:t>pval</w:t>
      </w:r>
      <w:proofErr w:type="spellEnd"/>
    </w:p>
  </w:comment>
  <w:comment w:id="550"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 xml:space="preserve">sert </w:t>
      </w:r>
      <w:proofErr w:type="spellStart"/>
      <w:r>
        <w:t>pval</w:t>
      </w:r>
      <w:proofErr w:type="spellEnd"/>
    </w:p>
  </w:comment>
  <w:comment w:id="557" w:author="Microsoft Office User" w:date="2017-07-18T11:19:00Z" w:initials="Office">
    <w:p w14:paraId="59EA88D0" w14:textId="3D9AF51A" w:rsidR="00834FC4" w:rsidRDefault="00834FC4">
      <w:pPr>
        <w:pStyle w:val="CommentText"/>
      </w:pPr>
      <w:r>
        <w:rPr>
          <w:rStyle w:val="CommentReference"/>
        </w:rPr>
        <w:annotationRef/>
      </w:r>
      <w:r>
        <w:t xml:space="preserve">insert </w:t>
      </w:r>
      <w:proofErr w:type="spellStart"/>
      <w:r>
        <w:t>pval</w:t>
      </w:r>
      <w:proofErr w:type="spellEnd"/>
    </w:p>
  </w:comment>
  <w:comment w:id="55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62" w:author="Microsoft Office User" w:date="2017-07-18T12:06:00Z" w:initials="Office">
    <w:p w14:paraId="529555AD" w14:textId="00A59B21" w:rsidR="003A5F27" w:rsidRDefault="003A5F27">
      <w:pPr>
        <w:pStyle w:val="CommentText"/>
      </w:pPr>
      <w:r>
        <w:rPr>
          <w:rStyle w:val="CommentReference"/>
        </w:rPr>
        <w:annotationRef/>
      </w:r>
      <w:r>
        <w:t xml:space="preserve">Insert </w:t>
      </w:r>
      <w:proofErr w:type="spellStart"/>
      <w:r>
        <w:t>pval</w:t>
      </w:r>
      <w:proofErr w:type="spellEnd"/>
    </w:p>
  </w:comment>
  <w:comment w:id="565" w:author="Microsoft Office User" w:date="2017-07-18T12:06:00Z" w:initials="Office">
    <w:p w14:paraId="7298D3C5" w14:textId="02DF7B99" w:rsidR="003A5F27" w:rsidRDefault="003A5F27">
      <w:pPr>
        <w:pStyle w:val="CommentText"/>
      </w:pPr>
      <w:r>
        <w:rPr>
          <w:rStyle w:val="CommentReference"/>
        </w:rPr>
        <w:annotationRef/>
      </w:r>
      <w:r>
        <w:t xml:space="preserve">Insert </w:t>
      </w:r>
      <w:proofErr w:type="spellStart"/>
      <w:r>
        <w:t>pval</w:t>
      </w:r>
      <w:proofErr w:type="spellEnd"/>
    </w:p>
  </w:comment>
  <w:comment w:id="572"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604" w:author="Microsoft Office User" w:date="2017-07-18T11:58:00Z" w:initials="Office">
    <w:p w14:paraId="61510CD3" w14:textId="4888DB36" w:rsidR="006066A2" w:rsidRDefault="006066A2">
      <w:pPr>
        <w:pStyle w:val="CommentText"/>
      </w:pPr>
      <w:r>
        <w:rPr>
          <w:rStyle w:val="CommentReference"/>
        </w:rPr>
        <w:annotationRef/>
      </w:r>
      <w:r>
        <w:t xml:space="preserve">Insert </w:t>
      </w:r>
      <w:proofErr w:type="spellStart"/>
      <w:r>
        <w:t>pval</w:t>
      </w:r>
      <w:proofErr w:type="spellEnd"/>
    </w:p>
  </w:comment>
  <w:comment w:id="627"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26" w:author="Microsoft Office User" w:date="2017-07-14T15:43:00Z" w:initials="Office">
    <w:p w14:paraId="4D2C44EA" w14:textId="21781A1A" w:rsidR="00354C68" w:rsidRDefault="00354C68">
      <w:pPr>
        <w:pStyle w:val="CommentText"/>
      </w:pPr>
      <w:r>
        <w:rPr>
          <w:rStyle w:val="CommentReference"/>
        </w:rPr>
        <w:annotationRef/>
      </w:r>
      <w:r>
        <w:t>Need</w:t>
      </w:r>
      <w:r w:rsidR="003367C6">
        <w:t xml:space="preserve"> to either state what is happen</w:t>
      </w:r>
      <w:r>
        <w:t xml:space="preserve">ing with other genes or put in supplemental </w:t>
      </w:r>
      <w:r w:rsidR="00DB26D1">
        <w:t>****</w:t>
      </w:r>
    </w:p>
  </w:comment>
  <w:comment w:id="628"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3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38" w:author="Microsoft Office User" w:date="2017-07-26T11:27:00Z" w:initials="Office">
    <w:p w14:paraId="41F6CE06" w14:textId="7A831570" w:rsidR="006139F2" w:rsidRDefault="006139F2">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666" w:author="Dave Bridges" w:date="2017-02-15T14:23:00Z" w:initials="DB">
    <w:p w14:paraId="0D8EE7F7" w14:textId="5BB940AD" w:rsidR="00AE79F4" w:rsidRDefault="00AE79F4">
      <w:pPr>
        <w:pStyle w:val="CommentText"/>
      </w:pPr>
      <w:r>
        <w:rPr>
          <w:rStyle w:val="CommentReference"/>
        </w:rPr>
        <w:annotationRef/>
      </w:r>
      <w:r>
        <w:t>ref needed</w:t>
      </w:r>
    </w:p>
  </w:comment>
  <w:comment w:id="718" w:author="Microsoft Office User" w:date="2017-07-18T13:08:00Z" w:initials="Office">
    <w:p w14:paraId="552C117C" w14:textId="2FC44C2A" w:rsidR="000704C3" w:rsidRDefault="000704C3">
      <w:pPr>
        <w:pStyle w:val="CommentText"/>
      </w:pPr>
      <w:r>
        <w:rPr>
          <w:rStyle w:val="CommentReference"/>
        </w:rPr>
        <w:annotationRef/>
      </w:r>
      <w:r>
        <w:t xml:space="preserve">possibly put in cell culture insulin signaling </w:t>
      </w:r>
      <w:r w:rsidR="00105966">
        <w:t>data here</w:t>
      </w:r>
      <w:r w:rsidR="002D66EC">
        <w:t>?</w:t>
      </w:r>
    </w:p>
  </w:comment>
  <w:comment w:id="733"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746" w:author="Microsoft Office User" w:date="2017-07-27T15:13:00Z" w:initials="Office">
    <w:p w14:paraId="6E02F289" w14:textId="08986F7C" w:rsidR="00D26519" w:rsidRDefault="00D26519">
      <w:pPr>
        <w:pStyle w:val="CommentText"/>
      </w:pPr>
      <w:r>
        <w:rPr>
          <w:rStyle w:val="CommentReference"/>
        </w:rPr>
        <w:annotationRef/>
      </w:r>
      <w:r>
        <w:t>cite</w:t>
      </w:r>
    </w:p>
  </w:comment>
  <w:comment w:id="749" w:author="Microsoft Office User" w:date="2017-07-27T15:12:00Z" w:initials="Office">
    <w:p w14:paraId="05773CE4" w14:textId="5C3B679E" w:rsidR="00D26519" w:rsidRDefault="00D26519">
      <w:pPr>
        <w:pStyle w:val="CommentText"/>
      </w:pPr>
      <w:r>
        <w:rPr>
          <w:rStyle w:val="CommentReference"/>
        </w:rPr>
        <w:annotationRef/>
      </w:r>
      <w:r>
        <w:t>cite</w:t>
      </w:r>
    </w:p>
  </w:comment>
  <w:comment w:id="756" w:author="Microsoft Office User" w:date="2017-07-27T15:12:00Z" w:initials="Office">
    <w:p w14:paraId="06FAACFA" w14:textId="4DB3CAC8" w:rsidR="00D26519" w:rsidRDefault="00D26519">
      <w:pPr>
        <w:pStyle w:val="CommentText"/>
      </w:pPr>
      <w:r>
        <w:rPr>
          <w:rStyle w:val="CommentReference"/>
        </w:rPr>
        <w:annotationRef/>
      </w:r>
      <w:r>
        <w:t>cite</w:t>
      </w:r>
    </w:p>
  </w:comment>
  <w:comment w:id="760" w:author="Microsoft Office User" w:date="2017-02-13T12:31:00Z" w:initials="Office">
    <w:p w14:paraId="3B314F38" w14:textId="68350A56" w:rsidR="00012271" w:rsidRDefault="00012271">
      <w:pPr>
        <w:pStyle w:val="CommentText"/>
      </w:pPr>
      <w:r>
        <w:rPr>
          <w:rStyle w:val="CommentReference"/>
        </w:rPr>
        <w:annotationRef/>
      </w:r>
      <w:r>
        <w:t>cite</w:t>
      </w:r>
    </w:p>
  </w:comment>
  <w:comment w:id="761" w:author="Microsoft Office User" w:date="2017-02-13T12:27:00Z" w:initials="Office">
    <w:p w14:paraId="4053D1AD" w14:textId="097E527A" w:rsidR="00372758" w:rsidRDefault="00372758">
      <w:pPr>
        <w:pStyle w:val="CommentText"/>
      </w:pPr>
      <w:r>
        <w:rPr>
          <w:rStyle w:val="CommentReference"/>
        </w:rPr>
        <w:annotationRef/>
      </w:r>
      <w:r>
        <w:t>cite</w:t>
      </w:r>
    </w:p>
  </w:comment>
  <w:comment w:id="762" w:author="Microsoft Office User" w:date="2017-02-13T12:27:00Z" w:initials="Office">
    <w:p w14:paraId="4E2ED7EE" w14:textId="0E598F97" w:rsidR="00372758" w:rsidRDefault="00372758">
      <w:pPr>
        <w:pStyle w:val="CommentText"/>
      </w:pPr>
      <w:r>
        <w:rPr>
          <w:rStyle w:val="CommentReference"/>
        </w:rPr>
        <w:annotationRef/>
      </w:r>
      <w:r>
        <w:t>cite</w:t>
      </w:r>
    </w:p>
  </w:comment>
  <w:comment w:id="76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791" w:author="Dave Bridges" w:date="2017-02-15T14:27:00Z" w:initials="DB">
    <w:p w14:paraId="12D03912" w14:textId="35E719DD" w:rsidR="00AE79F4" w:rsidRDefault="00AE79F4">
      <w:pPr>
        <w:pStyle w:val="CommentText"/>
      </w:pPr>
      <w:r>
        <w:rPr>
          <w:rStyle w:val="CommentReference"/>
        </w:rPr>
        <w:annotationRef/>
      </w:r>
      <w:r>
        <w:t>Shulman papers</w:t>
      </w:r>
    </w:p>
  </w:comment>
  <w:comment w:id="792" w:author="Microsoft Office User" w:date="2017-02-13T12:57:00Z" w:initials="Office">
    <w:p w14:paraId="092098D1" w14:textId="2614A52D" w:rsidR="00A04798" w:rsidRDefault="00A04798">
      <w:pPr>
        <w:pStyle w:val="CommentText"/>
      </w:pPr>
      <w:r>
        <w:rPr>
          <w:rStyle w:val="CommentReference"/>
        </w:rPr>
        <w:annotationRef/>
      </w:r>
      <w:r>
        <w:t>cite</w:t>
      </w:r>
    </w:p>
  </w:comment>
  <w:comment w:id="793"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3FA4F9C0" w15:done="0"/>
  <w15:commentEx w15:paraId="5E6C97CE"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41F6CE06" w15:done="0"/>
  <w15:commentEx w15:paraId="0D8EE7F7" w15:done="0"/>
  <w15:commentEx w15:paraId="552C117C" w15:done="0"/>
  <w15:commentEx w15:paraId="57FAFBC4" w15:done="0"/>
  <w15:commentEx w15:paraId="6E02F289" w15:done="0"/>
  <w15:commentEx w15:paraId="05773CE4" w15:done="0"/>
  <w15:commentEx w15:paraId="06FAACFA" w15:done="0"/>
  <w15:commentEx w15:paraId="3B314F38" w15:done="0"/>
  <w15:commentEx w15:paraId="4053D1AD" w15:done="0"/>
  <w15:commentEx w15:paraId="4E2ED7EE" w15:done="0"/>
  <w15:commentEx w15:paraId="1CE649BB"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0E41"/>
    <w:rsid w:val="00011801"/>
    <w:rsid w:val="000121EF"/>
    <w:rsid w:val="00012271"/>
    <w:rsid w:val="000142AE"/>
    <w:rsid w:val="00023C6A"/>
    <w:rsid w:val="00026A0B"/>
    <w:rsid w:val="000271B6"/>
    <w:rsid w:val="0003045A"/>
    <w:rsid w:val="00034EA3"/>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34C8"/>
    <w:rsid w:val="000B4C29"/>
    <w:rsid w:val="000C20C5"/>
    <w:rsid w:val="000C2D45"/>
    <w:rsid w:val="000C36A0"/>
    <w:rsid w:val="000C3B57"/>
    <w:rsid w:val="000C560C"/>
    <w:rsid w:val="000C6027"/>
    <w:rsid w:val="000C6E46"/>
    <w:rsid w:val="000D02A2"/>
    <w:rsid w:val="000D47AD"/>
    <w:rsid w:val="000D5336"/>
    <w:rsid w:val="000E42FD"/>
    <w:rsid w:val="000E5562"/>
    <w:rsid w:val="000E64CC"/>
    <w:rsid w:val="000E75DF"/>
    <w:rsid w:val="000F1903"/>
    <w:rsid w:val="000F30D3"/>
    <w:rsid w:val="00101A0C"/>
    <w:rsid w:val="00102275"/>
    <w:rsid w:val="00102AE6"/>
    <w:rsid w:val="001052AC"/>
    <w:rsid w:val="00105966"/>
    <w:rsid w:val="00105F63"/>
    <w:rsid w:val="00107E28"/>
    <w:rsid w:val="0011098A"/>
    <w:rsid w:val="00114910"/>
    <w:rsid w:val="00123D9D"/>
    <w:rsid w:val="00127384"/>
    <w:rsid w:val="00131C99"/>
    <w:rsid w:val="00134768"/>
    <w:rsid w:val="00137675"/>
    <w:rsid w:val="00140CE6"/>
    <w:rsid w:val="00142908"/>
    <w:rsid w:val="00146EBC"/>
    <w:rsid w:val="0015025A"/>
    <w:rsid w:val="00152294"/>
    <w:rsid w:val="00155148"/>
    <w:rsid w:val="00161082"/>
    <w:rsid w:val="00166860"/>
    <w:rsid w:val="001669B6"/>
    <w:rsid w:val="00171F73"/>
    <w:rsid w:val="00173BF2"/>
    <w:rsid w:val="001825A7"/>
    <w:rsid w:val="0018286A"/>
    <w:rsid w:val="00183312"/>
    <w:rsid w:val="00191472"/>
    <w:rsid w:val="0019453D"/>
    <w:rsid w:val="00196E54"/>
    <w:rsid w:val="001B175D"/>
    <w:rsid w:val="001B47E2"/>
    <w:rsid w:val="001C22CC"/>
    <w:rsid w:val="001D224D"/>
    <w:rsid w:val="001D5F06"/>
    <w:rsid w:val="001E37D2"/>
    <w:rsid w:val="001E535C"/>
    <w:rsid w:val="001E582E"/>
    <w:rsid w:val="001E667A"/>
    <w:rsid w:val="001E66C4"/>
    <w:rsid w:val="001F2A82"/>
    <w:rsid w:val="001F75D4"/>
    <w:rsid w:val="00204D48"/>
    <w:rsid w:val="002061D0"/>
    <w:rsid w:val="002063A6"/>
    <w:rsid w:val="00210C84"/>
    <w:rsid w:val="00213883"/>
    <w:rsid w:val="00215849"/>
    <w:rsid w:val="00224DA7"/>
    <w:rsid w:val="002267D0"/>
    <w:rsid w:val="002314FC"/>
    <w:rsid w:val="00231FD5"/>
    <w:rsid w:val="00233448"/>
    <w:rsid w:val="00240C1C"/>
    <w:rsid w:val="0024487D"/>
    <w:rsid w:val="002479B0"/>
    <w:rsid w:val="00250376"/>
    <w:rsid w:val="0025088D"/>
    <w:rsid w:val="00255829"/>
    <w:rsid w:val="00260B55"/>
    <w:rsid w:val="002611CB"/>
    <w:rsid w:val="002633D8"/>
    <w:rsid w:val="00267A5B"/>
    <w:rsid w:val="00271BB3"/>
    <w:rsid w:val="00272418"/>
    <w:rsid w:val="00281A98"/>
    <w:rsid w:val="002874F0"/>
    <w:rsid w:val="0029021E"/>
    <w:rsid w:val="0029402D"/>
    <w:rsid w:val="002A167A"/>
    <w:rsid w:val="002A443E"/>
    <w:rsid w:val="002A5073"/>
    <w:rsid w:val="002A569F"/>
    <w:rsid w:val="002A5FBA"/>
    <w:rsid w:val="002C609A"/>
    <w:rsid w:val="002C7060"/>
    <w:rsid w:val="002C7B71"/>
    <w:rsid w:val="002D66EC"/>
    <w:rsid w:val="002E3AD9"/>
    <w:rsid w:val="002E6E28"/>
    <w:rsid w:val="00300963"/>
    <w:rsid w:val="00305AF5"/>
    <w:rsid w:val="00310724"/>
    <w:rsid w:val="00313C04"/>
    <w:rsid w:val="003141D4"/>
    <w:rsid w:val="003145E7"/>
    <w:rsid w:val="00314D54"/>
    <w:rsid w:val="00316F02"/>
    <w:rsid w:val="00324C25"/>
    <w:rsid w:val="00326112"/>
    <w:rsid w:val="003323CB"/>
    <w:rsid w:val="003367C6"/>
    <w:rsid w:val="003413F3"/>
    <w:rsid w:val="0034365F"/>
    <w:rsid w:val="00350610"/>
    <w:rsid w:val="003534BC"/>
    <w:rsid w:val="00354461"/>
    <w:rsid w:val="00354C68"/>
    <w:rsid w:val="00360BF1"/>
    <w:rsid w:val="00363097"/>
    <w:rsid w:val="00363DED"/>
    <w:rsid w:val="003647E4"/>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0B7E"/>
    <w:rsid w:val="003D114B"/>
    <w:rsid w:val="003D62C9"/>
    <w:rsid w:val="003D71E0"/>
    <w:rsid w:val="003E081E"/>
    <w:rsid w:val="003E16E6"/>
    <w:rsid w:val="003E3DBF"/>
    <w:rsid w:val="003E5315"/>
    <w:rsid w:val="003E5CBE"/>
    <w:rsid w:val="003E5E79"/>
    <w:rsid w:val="003E7C21"/>
    <w:rsid w:val="003F1693"/>
    <w:rsid w:val="00403442"/>
    <w:rsid w:val="00404C1E"/>
    <w:rsid w:val="004205E6"/>
    <w:rsid w:val="00420BAA"/>
    <w:rsid w:val="004329A2"/>
    <w:rsid w:val="00432F8B"/>
    <w:rsid w:val="00442BC1"/>
    <w:rsid w:val="0045045C"/>
    <w:rsid w:val="00450B3C"/>
    <w:rsid w:val="00461855"/>
    <w:rsid w:val="00471634"/>
    <w:rsid w:val="00472706"/>
    <w:rsid w:val="00472CEF"/>
    <w:rsid w:val="004810EC"/>
    <w:rsid w:val="00481EB2"/>
    <w:rsid w:val="00485915"/>
    <w:rsid w:val="0048623D"/>
    <w:rsid w:val="00486FEB"/>
    <w:rsid w:val="00487B74"/>
    <w:rsid w:val="00491EA8"/>
    <w:rsid w:val="004953F6"/>
    <w:rsid w:val="004A5331"/>
    <w:rsid w:val="004A5E48"/>
    <w:rsid w:val="004B01D6"/>
    <w:rsid w:val="004B1634"/>
    <w:rsid w:val="004B16AF"/>
    <w:rsid w:val="004B4E2F"/>
    <w:rsid w:val="004B528F"/>
    <w:rsid w:val="004C0A2B"/>
    <w:rsid w:val="004C1A5F"/>
    <w:rsid w:val="004C2B87"/>
    <w:rsid w:val="004D6061"/>
    <w:rsid w:val="004E0CEB"/>
    <w:rsid w:val="004E4E85"/>
    <w:rsid w:val="004E70A0"/>
    <w:rsid w:val="004F0663"/>
    <w:rsid w:val="004F5259"/>
    <w:rsid w:val="004F6386"/>
    <w:rsid w:val="004F7267"/>
    <w:rsid w:val="005037E7"/>
    <w:rsid w:val="00510496"/>
    <w:rsid w:val="005104B1"/>
    <w:rsid w:val="005127CC"/>
    <w:rsid w:val="00522C09"/>
    <w:rsid w:val="00523A8C"/>
    <w:rsid w:val="005301E9"/>
    <w:rsid w:val="0053656B"/>
    <w:rsid w:val="005370ED"/>
    <w:rsid w:val="00537182"/>
    <w:rsid w:val="00541DF0"/>
    <w:rsid w:val="00546DA6"/>
    <w:rsid w:val="00553155"/>
    <w:rsid w:val="005647A8"/>
    <w:rsid w:val="00567887"/>
    <w:rsid w:val="00575375"/>
    <w:rsid w:val="005825E1"/>
    <w:rsid w:val="00590287"/>
    <w:rsid w:val="00590707"/>
    <w:rsid w:val="005920A2"/>
    <w:rsid w:val="00594709"/>
    <w:rsid w:val="005A1A61"/>
    <w:rsid w:val="005A56DF"/>
    <w:rsid w:val="005A6A0D"/>
    <w:rsid w:val="005B27C0"/>
    <w:rsid w:val="005B3B55"/>
    <w:rsid w:val="005B3CB7"/>
    <w:rsid w:val="005B407C"/>
    <w:rsid w:val="005B74E1"/>
    <w:rsid w:val="005C652C"/>
    <w:rsid w:val="005C79C2"/>
    <w:rsid w:val="005D752F"/>
    <w:rsid w:val="005E61F3"/>
    <w:rsid w:val="005F037C"/>
    <w:rsid w:val="005F31FC"/>
    <w:rsid w:val="005F7122"/>
    <w:rsid w:val="00600D9E"/>
    <w:rsid w:val="00603402"/>
    <w:rsid w:val="006066A2"/>
    <w:rsid w:val="0060769C"/>
    <w:rsid w:val="00612CE6"/>
    <w:rsid w:val="006139F2"/>
    <w:rsid w:val="00615871"/>
    <w:rsid w:val="00620647"/>
    <w:rsid w:val="00621EDB"/>
    <w:rsid w:val="0062315D"/>
    <w:rsid w:val="00624A74"/>
    <w:rsid w:val="00627CF3"/>
    <w:rsid w:val="0063077D"/>
    <w:rsid w:val="006322C2"/>
    <w:rsid w:val="00632E3F"/>
    <w:rsid w:val="00633BB2"/>
    <w:rsid w:val="0064019A"/>
    <w:rsid w:val="00642BDD"/>
    <w:rsid w:val="0064405D"/>
    <w:rsid w:val="006526D2"/>
    <w:rsid w:val="00656421"/>
    <w:rsid w:val="00663180"/>
    <w:rsid w:val="00672D5C"/>
    <w:rsid w:val="006823E6"/>
    <w:rsid w:val="006860F0"/>
    <w:rsid w:val="00687875"/>
    <w:rsid w:val="00695B7E"/>
    <w:rsid w:val="00697E30"/>
    <w:rsid w:val="006A475E"/>
    <w:rsid w:val="006B18E4"/>
    <w:rsid w:val="006B237B"/>
    <w:rsid w:val="006B351B"/>
    <w:rsid w:val="006B4227"/>
    <w:rsid w:val="006C0BFE"/>
    <w:rsid w:val="006D3C53"/>
    <w:rsid w:val="006E12A6"/>
    <w:rsid w:val="006E2EF1"/>
    <w:rsid w:val="006E32B3"/>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637C8"/>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16F2"/>
    <w:rsid w:val="007C485A"/>
    <w:rsid w:val="007C6BD9"/>
    <w:rsid w:val="007D159C"/>
    <w:rsid w:val="007E0200"/>
    <w:rsid w:val="007E4B44"/>
    <w:rsid w:val="007E5C4E"/>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3291"/>
    <w:rsid w:val="00914D17"/>
    <w:rsid w:val="00916A30"/>
    <w:rsid w:val="00924AB8"/>
    <w:rsid w:val="0093161D"/>
    <w:rsid w:val="009328A5"/>
    <w:rsid w:val="0094028A"/>
    <w:rsid w:val="0095015B"/>
    <w:rsid w:val="00952BDA"/>
    <w:rsid w:val="00963BC7"/>
    <w:rsid w:val="0096431C"/>
    <w:rsid w:val="00966BFA"/>
    <w:rsid w:val="009672A8"/>
    <w:rsid w:val="009706A0"/>
    <w:rsid w:val="00970F9D"/>
    <w:rsid w:val="009714AF"/>
    <w:rsid w:val="0097462F"/>
    <w:rsid w:val="00976FAB"/>
    <w:rsid w:val="0097704B"/>
    <w:rsid w:val="009774BB"/>
    <w:rsid w:val="00982B9A"/>
    <w:rsid w:val="0098301F"/>
    <w:rsid w:val="00995D4C"/>
    <w:rsid w:val="009A2D69"/>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42F"/>
    <w:rsid w:val="009E5B00"/>
    <w:rsid w:val="009F7DBE"/>
    <w:rsid w:val="00A04798"/>
    <w:rsid w:val="00A052C7"/>
    <w:rsid w:val="00A06883"/>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22DC"/>
    <w:rsid w:val="00AB66EF"/>
    <w:rsid w:val="00AB7FD5"/>
    <w:rsid w:val="00AC19E1"/>
    <w:rsid w:val="00AC1A84"/>
    <w:rsid w:val="00AE0BD5"/>
    <w:rsid w:val="00AE15B3"/>
    <w:rsid w:val="00AE40D4"/>
    <w:rsid w:val="00AE5032"/>
    <w:rsid w:val="00AE79F4"/>
    <w:rsid w:val="00AF03AD"/>
    <w:rsid w:val="00AF38A7"/>
    <w:rsid w:val="00AF45C9"/>
    <w:rsid w:val="00AF499F"/>
    <w:rsid w:val="00AF49F3"/>
    <w:rsid w:val="00B02A62"/>
    <w:rsid w:val="00B06214"/>
    <w:rsid w:val="00B06A76"/>
    <w:rsid w:val="00B21E33"/>
    <w:rsid w:val="00B2448B"/>
    <w:rsid w:val="00B2460D"/>
    <w:rsid w:val="00B25F58"/>
    <w:rsid w:val="00B32428"/>
    <w:rsid w:val="00B32E07"/>
    <w:rsid w:val="00B333CF"/>
    <w:rsid w:val="00B3347B"/>
    <w:rsid w:val="00B34443"/>
    <w:rsid w:val="00B400F3"/>
    <w:rsid w:val="00B40FA2"/>
    <w:rsid w:val="00B42814"/>
    <w:rsid w:val="00B53A40"/>
    <w:rsid w:val="00B55F6F"/>
    <w:rsid w:val="00B5710C"/>
    <w:rsid w:val="00B60FDA"/>
    <w:rsid w:val="00B61AAB"/>
    <w:rsid w:val="00B63BAF"/>
    <w:rsid w:val="00B63F75"/>
    <w:rsid w:val="00B70BD0"/>
    <w:rsid w:val="00B73B45"/>
    <w:rsid w:val="00B77F49"/>
    <w:rsid w:val="00B8030F"/>
    <w:rsid w:val="00B80ED3"/>
    <w:rsid w:val="00B83305"/>
    <w:rsid w:val="00B835BC"/>
    <w:rsid w:val="00B84CE7"/>
    <w:rsid w:val="00B8773B"/>
    <w:rsid w:val="00B87A01"/>
    <w:rsid w:val="00B900CB"/>
    <w:rsid w:val="00B90861"/>
    <w:rsid w:val="00B90F75"/>
    <w:rsid w:val="00B928EF"/>
    <w:rsid w:val="00B92BA0"/>
    <w:rsid w:val="00B92FF3"/>
    <w:rsid w:val="00B96BDB"/>
    <w:rsid w:val="00B97DA4"/>
    <w:rsid w:val="00B97F49"/>
    <w:rsid w:val="00BB49E1"/>
    <w:rsid w:val="00BC0504"/>
    <w:rsid w:val="00BD550C"/>
    <w:rsid w:val="00BD56C3"/>
    <w:rsid w:val="00BD6ED7"/>
    <w:rsid w:val="00BE5239"/>
    <w:rsid w:val="00BF3286"/>
    <w:rsid w:val="00BF4435"/>
    <w:rsid w:val="00C01656"/>
    <w:rsid w:val="00C05811"/>
    <w:rsid w:val="00C06BC3"/>
    <w:rsid w:val="00C10BCE"/>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B7386"/>
    <w:rsid w:val="00CC23ED"/>
    <w:rsid w:val="00CC3821"/>
    <w:rsid w:val="00CC65E7"/>
    <w:rsid w:val="00CD3448"/>
    <w:rsid w:val="00CD3990"/>
    <w:rsid w:val="00CD6325"/>
    <w:rsid w:val="00CD6CE7"/>
    <w:rsid w:val="00CE26FC"/>
    <w:rsid w:val="00CF17E0"/>
    <w:rsid w:val="00CF4D79"/>
    <w:rsid w:val="00CF5691"/>
    <w:rsid w:val="00CF5A89"/>
    <w:rsid w:val="00D00E7A"/>
    <w:rsid w:val="00D03BDE"/>
    <w:rsid w:val="00D1071D"/>
    <w:rsid w:val="00D1207D"/>
    <w:rsid w:val="00D20207"/>
    <w:rsid w:val="00D20CE2"/>
    <w:rsid w:val="00D23A97"/>
    <w:rsid w:val="00D24DAD"/>
    <w:rsid w:val="00D26519"/>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432"/>
    <w:rsid w:val="00D6661E"/>
    <w:rsid w:val="00D674AB"/>
    <w:rsid w:val="00D728DE"/>
    <w:rsid w:val="00D75EF8"/>
    <w:rsid w:val="00D76442"/>
    <w:rsid w:val="00D77C59"/>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0073"/>
    <w:rsid w:val="00DD385B"/>
    <w:rsid w:val="00DD413F"/>
    <w:rsid w:val="00DD4CD8"/>
    <w:rsid w:val="00DD7567"/>
    <w:rsid w:val="00DE6E98"/>
    <w:rsid w:val="00DF0102"/>
    <w:rsid w:val="00DF2698"/>
    <w:rsid w:val="00DF74CC"/>
    <w:rsid w:val="00DF7C56"/>
    <w:rsid w:val="00E00C8F"/>
    <w:rsid w:val="00E04266"/>
    <w:rsid w:val="00E04A5F"/>
    <w:rsid w:val="00E2033A"/>
    <w:rsid w:val="00E23AC2"/>
    <w:rsid w:val="00E23DF0"/>
    <w:rsid w:val="00E25306"/>
    <w:rsid w:val="00E26151"/>
    <w:rsid w:val="00E32961"/>
    <w:rsid w:val="00E356AD"/>
    <w:rsid w:val="00E36D9E"/>
    <w:rsid w:val="00E37C2F"/>
    <w:rsid w:val="00E52878"/>
    <w:rsid w:val="00E5334D"/>
    <w:rsid w:val="00E5562C"/>
    <w:rsid w:val="00E56A69"/>
    <w:rsid w:val="00E60B6B"/>
    <w:rsid w:val="00E60E2D"/>
    <w:rsid w:val="00E63BD3"/>
    <w:rsid w:val="00E67369"/>
    <w:rsid w:val="00E7085A"/>
    <w:rsid w:val="00E71594"/>
    <w:rsid w:val="00E73495"/>
    <w:rsid w:val="00E759C3"/>
    <w:rsid w:val="00E7688F"/>
    <w:rsid w:val="00E90938"/>
    <w:rsid w:val="00E933DE"/>
    <w:rsid w:val="00E93B4D"/>
    <w:rsid w:val="00E94E82"/>
    <w:rsid w:val="00EA22A1"/>
    <w:rsid w:val="00EA579B"/>
    <w:rsid w:val="00EB0067"/>
    <w:rsid w:val="00EB0A54"/>
    <w:rsid w:val="00EB571F"/>
    <w:rsid w:val="00EC2A3E"/>
    <w:rsid w:val="00EC55B9"/>
    <w:rsid w:val="00ED107C"/>
    <w:rsid w:val="00ED441B"/>
    <w:rsid w:val="00ED5214"/>
    <w:rsid w:val="00EF271E"/>
    <w:rsid w:val="00EF447C"/>
    <w:rsid w:val="00EF4EEC"/>
    <w:rsid w:val="00EF6140"/>
    <w:rsid w:val="00F01E1C"/>
    <w:rsid w:val="00F0261F"/>
    <w:rsid w:val="00F07368"/>
    <w:rsid w:val="00F10918"/>
    <w:rsid w:val="00F254F7"/>
    <w:rsid w:val="00F33A59"/>
    <w:rsid w:val="00F60248"/>
    <w:rsid w:val="00F642A7"/>
    <w:rsid w:val="00F71785"/>
    <w:rsid w:val="00F7444B"/>
    <w:rsid w:val="00F74AC2"/>
    <w:rsid w:val="00F75415"/>
    <w:rsid w:val="00F76B4F"/>
    <w:rsid w:val="00F803F4"/>
    <w:rsid w:val="00F80BE0"/>
    <w:rsid w:val="00F829F8"/>
    <w:rsid w:val="00F93630"/>
    <w:rsid w:val="00FA4286"/>
    <w:rsid w:val="00FB125E"/>
    <w:rsid w:val="00FB508F"/>
    <w:rsid w:val="00FB5751"/>
    <w:rsid w:val="00FC00B0"/>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84</TotalTime>
  <Pages>9</Pages>
  <Words>23324</Words>
  <Characters>132949</Characters>
  <Application>Microsoft Macintosh Word</Application>
  <DocSecurity>0</DocSecurity>
  <Lines>1107</Lines>
  <Paragraphs>311</Paragraphs>
  <ScaleCrop>false</ScaleCrop>
  <HeadingPairs>
    <vt:vector size="4" baseType="variant">
      <vt:variant>
        <vt:lpstr>Title</vt:lpstr>
      </vt:variant>
      <vt:variant>
        <vt:i4>1</vt:i4>
      </vt:variant>
      <vt:variant>
        <vt:lpstr>Headings</vt:lpstr>
      </vt:variant>
      <vt:variant>
        <vt:i4>3</vt:i4>
      </vt:variant>
    </vt:vector>
  </HeadingPairs>
  <TitlesOfParts>
    <vt:vector size="4" baseType="lpstr">
      <vt:lpstr/>
      <vt:lpstr>Dexamethasone-Induced Insulin Resistance is Worsened in the Presence of Obesity </vt:lpstr>
      <vt:lpstr>HFD-Induced Liver Steatosis is Worsened in Dexamethasone Treated mice</vt:lpstr>
      <vt:lpstr>Dexamethasone Causes Decreased Fat Mass in HFD-Fed Mice</vt:lpstr>
    </vt:vector>
  </TitlesOfParts>
  <LinksUpToDate>false</LinksUpToDate>
  <CharactersWithSpaces>155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1</cp:revision>
  <dcterms:created xsi:type="dcterms:W3CDTF">2016-09-21T15:11:00Z</dcterms:created>
  <dcterms:modified xsi:type="dcterms:W3CDTF">2017-07-28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